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1E602" w14:textId="77777777" w:rsidR="008742CB" w:rsidRPr="00A948F3" w:rsidRDefault="008742CB" w:rsidP="00A948F3">
      <w:pPr>
        <w:spacing w:after="360"/>
        <w:jc w:val="center"/>
        <w:rPr>
          <w:rFonts w:cs="Times New Roman"/>
          <w:b/>
          <w:bCs/>
          <w:sz w:val="34"/>
          <w:szCs w:val="34"/>
        </w:rPr>
      </w:pPr>
      <w:r w:rsidRPr="00A948F3">
        <w:rPr>
          <w:rFonts w:cs="Times New Roman"/>
          <w:b/>
          <w:bCs/>
          <w:sz w:val="34"/>
          <w:szCs w:val="34"/>
        </w:rPr>
        <w:t>IMPLEMENTATION OF A WEB-BASED GYM MANAGEMENT SYSTEM</w:t>
      </w:r>
      <w:r w:rsidR="00A948F3" w:rsidRPr="00A948F3">
        <w:rPr>
          <w:rFonts w:cs="Times New Roman"/>
          <w:b/>
          <w:bCs/>
          <w:sz w:val="34"/>
          <w:szCs w:val="34"/>
        </w:rPr>
        <w:t xml:space="preserve"> WITH AN ACCOUNTABILITY PARTNER FEATURE</w:t>
      </w:r>
    </w:p>
    <w:p w14:paraId="77A1B516" w14:textId="77777777" w:rsidR="008742CB" w:rsidRPr="00A948F3" w:rsidRDefault="008742CB" w:rsidP="00A948F3">
      <w:pPr>
        <w:jc w:val="center"/>
        <w:rPr>
          <w:rFonts w:cs="Times New Roman"/>
          <w:sz w:val="34"/>
          <w:szCs w:val="34"/>
        </w:rPr>
      </w:pPr>
    </w:p>
    <w:p w14:paraId="11AD0F72" w14:textId="77777777" w:rsidR="008742CB" w:rsidRPr="00A948F3" w:rsidRDefault="008742CB" w:rsidP="00A948F3">
      <w:pPr>
        <w:jc w:val="center"/>
        <w:rPr>
          <w:rFonts w:eastAsia="Times" w:cs="Times New Roman"/>
          <w:b/>
          <w:smallCaps/>
          <w:sz w:val="34"/>
          <w:szCs w:val="34"/>
        </w:rPr>
      </w:pPr>
      <w:r w:rsidRPr="00A948F3">
        <w:rPr>
          <w:rFonts w:eastAsia="Times" w:cs="Times New Roman"/>
          <w:b/>
          <w:smallCaps/>
          <w:sz w:val="34"/>
          <w:szCs w:val="34"/>
        </w:rPr>
        <w:t>BY</w:t>
      </w:r>
    </w:p>
    <w:p w14:paraId="37364508" w14:textId="77777777" w:rsidR="008742CB" w:rsidRPr="00A948F3" w:rsidRDefault="008742CB" w:rsidP="00A948F3">
      <w:pPr>
        <w:jc w:val="center"/>
        <w:rPr>
          <w:rFonts w:eastAsia="Times" w:cs="Times New Roman"/>
          <w:b/>
          <w:smallCaps/>
          <w:sz w:val="34"/>
          <w:szCs w:val="34"/>
        </w:rPr>
      </w:pPr>
      <w:r w:rsidRPr="00A948F3">
        <w:rPr>
          <w:rFonts w:eastAsia="Times" w:cs="Times New Roman"/>
          <w:b/>
          <w:smallCaps/>
          <w:sz w:val="34"/>
          <w:szCs w:val="34"/>
        </w:rPr>
        <w:t>MODUPE-SAMUEL, MICHAEL OLANREWAJU UCHENNA</w:t>
      </w:r>
    </w:p>
    <w:p w14:paraId="38031BB9" w14:textId="77777777" w:rsidR="008742CB" w:rsidRPr="00A948F3" w:rsidRDefault="008742CB" w:rsidP="00A948F3">
      <w:pPr>
        <w:jc w:val="center"/>
        <w:rPr>
          <w:rFonts w:eastAsia="Times" w:cs="Times New Roman"/>
          <w:b/>
          <w:smallCaps/>
          <w:sz w:val="34"/>
          <w:szCs w:val="34"/>
        </w:rPr>
      </w:pPr>
      <w:r w:rsidRPr="00A948F3">
        <w:rPr>
          <w:rFonts w:eastAsia="Times" w:cs="Times New Roman"/>
          <w:b/>
          <w:smallCaps/>
          <w:sz w:val="34"/>
          <w:szCs w:val="34"/>
        </w:rPr>
        <w:t>(19CH026516)</w:t>
      </w:r>
    </w:p>
    <w:p w14:paraId="6A4B5D8C" w14:textId="77777777" w:rsidR="008742CB" w:rsidRPr="00A948F3" w:rsidRDefault="008742CB" w:rsidP="00A948F3">
      <w:pPr>
        <w:jc w:val="center"/>
        <w:rPr>
          <w:rFonts w:cs="Times New Roman"/>
          <w:sz w:val="34"/>
          <w:szCs w:val="34"/>
        </w:rPr>
      </w:pPr>
    </w:p>
    <w:p w14:paraId="6850BFCA" w14:textId="77777777" w:rsidR="008742CB" w:rsidRPr="00A948F3" w:rsidRDefault="008742CB" w:rsidP="00A948F3">
      <w:pPr>
        <w:jc w:val="center"/>
        <w:rPr>
          <w:rFonts w:eastAsia="Times" w:cs="Times New Roman"/>
          <w:b/>
          <w:smallCaps/>
          <w:sz w:val="34"/>
          <w:szCs w:val="34"/>
        </w:rPr>
      </w:pPr>
      <w:r w:rsidRPr="00A948F3">
        <w:rPr>
          <w:rFonts w:eastAsia="Times" w:cs="Times New Roman"/>
          <w:b/>
          <w:smallCaps/>
          <w:sz w:val="34"/>
          <w:szCs w:val="34"/>
        </w:rPr>
        <w:t xml:space="preserve">A project submitted to the department of computer and information sciences, college of science and technology, covenant university Ota, </w:t>
      </w:r>
      <w:proofErr w:type="spellStart"/>
      <w:r w:rsidRPr="00A948F3">
        <w:rPr>
          <w:rFonts w:eastAsia="Times" w:cs="Times New Roman"/>
          <w:b/>
          <w:smallCaps/>
          <w:sz w:val="34"/>
          <w:szCs w:val="34"/>
        </w:rPr>
        <w:t>Ogun</w:t>
      </w:r>
      <w:proofErr w:type="spellEnd"/>
      <w:r w:rsidRPr="00A948F3">
        <w:rPr>
          <w:rFonts w:eastAsia="Times" w:cs="Times New Roman"/>
          <w:b/>
          <w:smallCaps/>
          <w:sz w:val="34"/>
          <w:szCs w:val="34"/>
        </w:rPr>
        <w:t xml:space="preserve"> state.</w:t>
      </w:r>
    </w:p>
    <w:p w14:paraId="7CDA92DA" w14:textId="77777777" w:rsidR="008742CB" w:rsidRPr="00A948F3" w:rsidRDefault="008742CB" w:rsidP="00A948F3">
      <w:pPr>
        <w:jc w:val="center"/>
        <w:rPr>
          <w:rFonts w:eastAsia="Times" w:cs="Times New Roman"/>
          <w:b/>
          <w:smallCaps/>
          <w:sz w:val="34"/>
          <w:szCs w:val="34"/>
        </w:rPr>
      </w:pPr>
    </w:p>
    <w:p w14:paraId="6840B9AB" w14:textId="77777777" w:rsidR="008742CB" w:rsidRPr="00A948F3" w:rsidRDefault="008742CB" w:rsidP="00A948F3">
      <w:pPr>
        <w:jc w:val="center"/>
        <w:rPr>
          <w:rFonts w:eastAsia="Times" w:cs="Times New Roman"/>
          <w:b/>
          <w:smallCaps/>
          <w:sz w:val="34"/>
          <w:szCs w:val="34"/>
        </w:rPr>
      </w:pPr>
      <w:r w:rsidRPr="00A948F3">
        <w:rPr>
          <w:rFonts w:eastAsia="Times" w:cs="Times New Roman"/>
          <w:b/>
          <w:smallCaps/>
          <w:sz w:val="34"/>
          <w:szCs w:val="34"/>
        </w:rPr>
        <w:t xml:space="preserve">In partial fulfilment of the requirements for the award of the </w:t>
      </w:r>
      <w:r w:rsidRPr="00A948F3">
        <w:rPr>
          <w:rFonts w:eastAsia="Times" w:cs="Times New Roman"/>
          <w:b/>
          <w:bCs/>
          <w:smallCaps/>
          <w:sz w:val="34"/>
          <w:szCs w:val="34"/>
        </w:rPr>
        <w:t>Bachelor</w:t>
      </w:r>
      <w:r w:rsidRPr="00A948F3">
        <w:rPr>
          <w:rFonts w:eastAsia="Times" w:cs="Times New Roman"/>
          <w:b/>
          <w:smallCaps/>
          <w:sz w:val="34"/>
          <w:szCs w:val="34"/>
        </w:rPr>
        <w:t xml:space="preserve"> of </w:t>
      </w:r>
      <w:r w:rsidRPr="00A948F3">
        <w:rPr>
          <w:rFonts w:eastAsia="Times" w:cs="Times New Roman"/>
          <w:b/>
          <w:bCs/>
          <w:smallCaps/>
          <w:sz w:val="34"/>
          <w:szCs w:val="34"/>
        </w:rPr>
        <w:t>Science (</w:t>
      </w:r>
      <w:proofErr w:type="spellStart"/>
      <w:r w:rsidRPr="00A948F3">
        <w:rPr>
          <w:rFonts w:eastAsia="Times" w:cs="Times New Roman"/>
          <w:b/>
          <w:bCs/>
          <w:smallCaps/>
          <w:sz w:val="34"/>
          <w:szCs w:val="34"/>
        </w:rPr>
        <w:t>honors</w:t>
      </w:r>
      <w:proofErr w:type="spellEnd"/>
      <w:r w:rsidRPr="00A948F3">
        <w:rPr>
          <w:rFonts w:eastAsia="Times" w:cs="Times New Roman"/>
          <w:b/>
          <w:smallCaps/>
          <w:sz w:val="34"/>
          <w:szCs w:val="34"/>
        </w:rPr>
        <w:t>) degree in computer science.</w:t>
      </w:r>
    </w:p>
    <w:p w14:paraId="161FB45C" w14:textId="77777777" w:rsidR="008742CB" w:rsidRPr="00A948F3" w:rsidRDefault="008742CB" w:rsidP="00A948F3">
      <w:pPr>
        <w:jc w:val="center"/>
        <w:rPr>
          <w:rFonts w:cs="Times New Roman"/>
          <w:sz w:val="34"/>
          <w:szCs w:val="34"/>
        </w:rPr>
      </w:pPr>
    </w:p>
    <w:p w14:paraId="5956DBBA" w14:textId="77777777" w:rsidR="008742CB" w:rsidRPr="00A948F3" w:rsidRDefault="008742CB" w:rsidP="00A948F3">
      <w:pPr>
        <w:jc w:val="center"/>
        <w:rPr>
          <w:rFonts w:cs="Times New Roman"/>
          <w:sz w:val="34"/>
          <w:szCs w:val="34"/>
        </w:rPr>
      </w:pPr>
    </w:p>
    <w:p w14:paraId="6EF0140C" w14:textId="21715F77" w:rsidR="008742CB" w:rsidRPr="00CD1191" w:rsidRDefault="008742CB" w:rsidP="00CD1191">
      <w:pPr>
        <w:jc w:val="center"/>
        <w:rPr>
          <w:rFonts w:eastAsia="Times" w:cs="Times New Roman"/>
          <w:b/>
          <w:smallCaps/>
          <w:sz w:val="34"/>
          <w:szCs w:val="34"/>
        </w:rPr>
      </w:pPr>
      <w:r w:rsidRPr="00A948F3">
        <w:rPr>
          <w:rFonts w:eastAsia="Times" w:cs="Times New Roman"/>
          <w:b/>
          <w:smallCaps/>
          <w:sz w:val="34"/>
          <w:szCs w:val="34"/>
        </w:rPr>
        <w:t>APRIL 2023</w:t>
      </w:r>
    </w:p>
    <w:p w14:paraId="0B3DFE95" w14:textId="77777777" w:rsidR="008742CB" w:rsidRPr="00A948F3" w:rsidRDefault="008742CB" w:rsidP="00A948F3">
      <w:pPr>
        <w:pStyle w:val="Heading1"/>
        <w:spacing w:before="0" w:after="120"/>
        <w:jc w:val="center"/>
        <w:rPr>
          <w:rFonts w:ascii="Times New Roman" w:eastAsia="Times" w:hAnsi="Times New Roman" w:cs="Times New Roman"/>
          <w:b/>
          <w:bCs/>
          <w:color w:val="auto"/>
          <w:sz w:val="34"/>
          <w:szCs w:val="34"/>
        </w:rPr>
      </w:pPr>
      <w:bookmarkStart w:id="0" w:name="_Toc131171228"/>
      <w:bookmarkStart w:id="1" w:name="_Toc132725174"/>
      <w:bookmarkStart w:id="2" w:name="_Toc135040399"/>
      <w:r w:rsidRPr="00A948F3">
        <w:rPr>
          <w:rFonts w:ascii="Times New Roman" w:eastAsia="Times" w:hAnsi="Times New Roman" w:cs="Times New Roman"/>
          <w:b/>
          <w:bCs/>
          <w:color w:val="auto"/>
          <w:sz w:val="34"/>
          <w:szCs w:val="34"/>
        </w:rPr>
        <w:lastRenderedPageBreak/>
        <w:t>CERTIFICATION</w:t>
      </w:r>
      <w:bookmarkEnd w:id="0"/>
      <w:bookmarkEnd w:id="1"/>
      <w:bookmarkEnd w:id="2"/>
    </w:p>
    <w:p w14:paraId="645C5518" w14:textId="79C266F9" w:rsidR="008742CB" w:rsidRDefault="008742CB" w:rsidP="00A948F3">
      <w:pPr>
        <w:spacing w:after="120"/>
        <w:rPr>
          <w:rFonts w:cs="Times New Roman"/>
          <w:szCs w:val="24"/>
        </w:rPr>
      </w:pPr>
      <w:r w:rsidRPr="00CA40D1">
        <w:rPr>
          <w:rFonts w:cs="Times New Roman"/>
          <w:szCs w:val="24"/>
        </w:rPr>
        <w:t xml:space="preserve">I hereby certify that this project work titled </w:t>
      </w:r>
      <w:r w:rsidRPr="008E5964">
        <w:rPr>
          <w:rFonts w:cs="Times New Roman"/>
          <w:b/>
          <w:bCs/>
          <w:szCs w:val="24"/>
        </w:rPr>
        <w:t xml:space="preserve">IMPLEMENTATION OF </w:t>
      </w:r>
      <w:r>
        <w:rPr>
          <w:rFonts w:cs="Times New Roman"/>
          <w:b/>
          <w:bCs/>
          <w:szCs w:val="24"/>
        </w:rPr>
        <w:t>A WEB-BASED GYM MANAGEMENT SYSTEM</w:t>
      </w:r>
      <w:r w:rsidRPr="00CA40D1">
        <w:rPr>
          <w:rFonts w:cs="Times New Roman"/>
          <w:szCs w:val="24"/>
        </w:rPr>
        <w:t xml:space="preserve"> </w:t>
      </w:r>
      <w:r w:rsidR="00461C7E">
        <w:rPr>
          <w:rFonts w:cs="Times New Roman"/>
          <w:b/>
          <w:bCs/>
          <w:szCs w:val="24"/>
        </w:rPr>
        <w:t xml:space="preserve">WITH AN ACCOUNTABILITY FEATURE </w:t>
      </w:r>
      <w:r w:rsidRPr="00CA40D1">
        <w:rPr>
          <w:rFonts w:cs="Times New Roman"/>
          <w:szCs w:val="24"/>
        </w:rPr>
        <w:t xml:space="preserve">is a bona fide work carried out by </w:t>
      </w:r>
      <w:r>
        <w:rPr>
          <w:rFonts w:cs="Times New Roman"/>
          <w:b/>
          <w:bCs/>
          <w:szCs w:val="24"/>
        </w:rPr>
        <w:t xml:space="preserve">Modupe-Samuel Michael </w:t>
      </w:r>
      <w:proofErr w:type="spellStart"/>
      <w:r>
        <w:rPr>
          <w:rFonts w:cs="Times New Roman"/>
          <w:b/>
          <w:bCs/>
          <w:szCs w:val="24"/>
        </w:rPr>
        <w:t>Olanrewaju</w:t>
      </w:r>
      <w:proofErr w:type="spellEnd"/>
      <w:r>
        <w:rPr>
          <w:rFonts w:cs="Times New Roman"/>
          <w:b/>
          <w:bCs/>
          <w:szCs w:val="24"/>
        </w:rPr>
        <w:t xml:space="preserve"> </w:t>
      </w:r>
      <w:proofErr w:type="spellStart"/>
      <w:r>
        <w:rPr>
          <w:rFonts w:cs="Times New Roman"/>
          <w:b/>
          <w:bCs/>
          <w:szCs w:val="24"/>
        </w:rPr>
        <w:t>Uchenna</w:t>
      </w:r>
      <w:proofErr w:type="spellEnd"/>
      <w:r w:rsidRPr="008E5964">
        <w:rPr>
          <w:rFonts w:cs="Times New Roman"/>
          <w:b/>
          <w:bCs/>
          <w:szCs w:val="24"/>
        </w:rPr>
        <w:t xml:space="preserve"> (19</w:t>
      </w:r>
      <w:r>
        <w:rPr>
          <w:rFonts w:cs="Times New Roman"/>
          <w:b/>
          <w:bCs/>
          <w:szCs w:val="24"/>
        </w:rPr>
        <w:t>CH026516</w:t>
      </w:r>
      <w:r w:rsidRPr="008E5964">
        <w:rPr>
          <w:rFonts w:cs="Times New Roman"/>
          <w:b/>
          <w:bCs/>
          <w:szCs w:val="24"/>
        </w:rPr>
        <w:t>)</w:t>
      </w:r>
      <w:r w:rsidRPr="00CA40D1">
        <w:rPr>
          <w:rFonts w:cs="Times New Roman"/>
          <w:szCs w:val="24"/>
        </w:rPr>
        <w:t xml:space="preserve"> submitted to the Department of Computer and Information Sciences, College of Science and Technology, Covenant University, Ota.</w:t>
      </w:r>
    </w:p>
    <w:p w14:paraId="4539780C" w14:textId="0AF1CFED" w:rsidR="008742CB" w:rsidRDefault="00461C7E" w:rsidP="00A948F3">
      <w:pPr>
        <w:spacing w:after="120"/>
        <w:rPr>
          <w:rFonts w:cs="Times New Roman"/>
          <w:szCs w:val="24"/>
        </w:rPr>
      </w:pPr>
      <w:r>
        <w:rPr>
          <w:rFonts w:cs="Times New Roman"/>
          <w:szCs w:val="24"/>
        </w:rPr>
        <w:t xml:space="preserve"> </w:t>
      </w:r>
    </w:p>
    <w:p w14:paraId="6D2C2BE7" w14:textId="77777777" w:rsidR="008742CB" w:rsidRPr="00CA40D1" w:rsidRDefault="008742CB" w:rsidP="00A948F3">
      <w:pPr>
        <w:spacing w:after="120"/>
        <w:rPr>
          <w:rFonts w:cs="Times New Roman"/>
          <w:szCs w:val="24"/>
        </w:rPr>
      </w:pPr>
    </w:p>
    <w:p w14:paraId="529D2824" w14:textId="77777777" w:rsidR="008742CB" w:rsidRDefault="008742CB" w:rsidP="00A948F3">
      <w:pPr>
        <w:rPr>
          <w:rFonts w:cs="Times New Roman"/>
          <w:b/>
          <w:bCs/>
          <w:sz w:val="28"/>
          <w:szCs w:val="28"/>
        </w:rPr>
      </w:pPr>
      <w:r>
        <w:rPr>
          <w:rFonts w:cs="Times New Roman"/>
          <w:b/>
          <w:bCs/>
          <w:noProof/>
          <w:sz w:val="28"/>
          <w:szCs w:val="28"/>
          <w:lang w:eastAsia="en-GB"/>
        </w:rPr>
        <mc:AlternateContent>
          <mc:Choice Requires="wps">
            <w:drawing>
              <wp:anchor distT="0" distB="0" distL="114300" distR="114300" simplePos="0" relativeHeight="251659264" behindDoc="0" locked="0" layoutInCell="1" allowOverlap="1" wp14:anchorId="70CE30A6" wp14:editId="312D3396">
                <wp:simplePos x="0" y="0"/>
                <wp:positionH relativeFrom="column">
                  <wp:align>right</wp:align>
                </wp:positionH>
                <wp:positionV relativeFrom="paragraph">
                  <wp:posOffset>190500</wp:posOffset>
                </wp:positionV>
                <wp:extent cx="24768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247680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8F5FB07" id="Straight Connector 1" o:spid="_x0000_s1026" style="position:absolute;z-index:251659264;visibility:visible;mso-wrap-style:square;mso-width-percent:0;mso-wrap-distance-left:9pt;mso-wrap-distance-top:0;mso-wrap-distance-right:9pt;mso-wrap-distance-bottom:0;mso-position-horizontal:right;mso-position-horizontal-relative:text;mso-position-vertical:absolute;mso-position-vertical-relative:text;mso-width-percent:0;mso-width-relative:margin" from="143.8pt,15pt" to="338.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" strokecolor="#0d0d0d [3069]" strokeweight="1.5pt">
                <v:stroke joinstyle="miter"/>
              </v:line>
            </w:pict>
          </mc:Fallback>
        </mc:AlternateContent>
      </w:r>
      <w:r w:rsidRPr="002F7717">
        <w:rPr>
          <w:rFonts w:cs="Times New Roman"/>
          <w:b/>
          <w:bCs/>
          <w:sz w:val="28"/>
          <w:szCs w:val="28"/>
        </w:rPr>
        <w:t>DR. AZUBUIKE EZENWOKE</w:t>
      </w:r>
      <w:r>
        <w:rPr>
          <w:rFonts w:cs="Times New Roman"/>
          <w:b/>
          <w:bCs/>
          <w:sz w:val="28"/>
          <w:szCs w:val="28"/>
        </w:rPr>
        <w:t xml:space="preserve"> </w:t>
      </w:r>
    </w:p>
    <w:p w14:paraId="7219C438" w14:textId="77777777" w:rsidR="008742CB" w:rsidRPr="002F7717" w:rsidRDefault="008742CB" w:rsidP="00A948F3">
      <w:pPr>
        <w:rPr>
          <w:rFonts w:cs="Times New Roman"/>
          <w:b/>
          <w:bCs/>
          <w:sz w:val="28"/>
          <w:szCs w:val="28"/>
        </w:rPr>
      </w:pPr>
      <w:r w:rsidRPr="00863864">
        <w:rPr>
          <w:rFonts w:cs="Times New Roman"/>
          <w:b/>
          <w:bCs/>
          <w:szCs w:val="24"/>
        </w:rPr>
        <w:t>Supervisor</w:t>
      </w:r>
      <w:r>
        <w:rPr>
          <w:rFonts w:cs="Times New Roman"/>
          <w:b/>
          <w:bCs/>
          <w:sz w:val="28"/>
          <w:szCs w:val="28"/>
        </w:rPr>
        <w:t xml:space="preserve">                                                         </w:t>
      </w:r>
      <w:r w:rsidRPr="00863864">
        <w:rPr>
          <w:rFonts w:cs="Times New Roman"/>
          <w:b/>
          <w:bCs/>
          <w:szCs w:val="24"/>
        </w:rPr>
        <w:t>Signature &amp; Date</w:t>
      </w:r>
    </w:p>
    <w:p w14:paraId="61897BB2" w14:textId="77777777" w:rsidR="008742CB" w:rsidRDefault="008742CB" w:rsidP="00A948F3"/>
    <w:p w14:paraId="2444A815" w14:textId="77777777" w:rsidR="008742CB" w:rsidRDefault="008742CB" w:rsidP="00A948F3"/>
    <w:p w14:paraId="78F0E24D" w14:textId="77777777" w:rsidR="008742CB" w:rsidRDefault="008742CB" w:rsidP="00A948F3"/>
    <w:p w14:paraId="4C269869" w14:textId="77777777" w:rsidR="008742CB" w:rsidRPr="00694D48" w:rsidRDefault="008742CB" w:rsidP="00A948F3">
      <w:pPr>
        <w:rPr>
          <w:rFonts w:cs="Times New Roman"/>
          <w:b/>
          <w:bCs/>
          <w:sz w:val="26"/>
          <w:szCs w:val="26"/>
        </w:rPr>
      </w:pPr>
      <w:r w:rsidRPr="00694D48">
        <w:rPr>
          <w:rFonts w:cs="Times New Roman"/>
          <w:b/>
          <w:bCs/>
          <w:noProof/>
          <w:sz w:val="26"/>
          <w:szCs w:val="26"/>
          <w:lang w:eastAsia="en-GB"/>
        </w:rPr>
        <mc:AlternateContent>
          <mc:Choice Requires="wps">
            <w:drawing>
              <wp:anchor distT="0" distB="0" distL="114300" distR="114300" simplePos="0" relativeHeight="251660288" behindDoc="0" locked="0" layoutInCell="1" allowOverlap="1" wp14:anchorId="2E20CEE5" wp14:editId="3BADF305">
                <wp:simplePos x="0" y="0"/>
                <wp:positionH relativeFrom="column">
                  <wp:align>right</wp:align>
                </wp:positionH>
                <wp:positionV relativeFrom="paragraph">
                  <wp:posOffset>190500</wp:posOffset>
                </wp:positionV>
                <wp:extent cx="2476800"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247680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A576F7E" id="Straight Connector 2" o:spid="_x0000_s1026" style="position:absolute;z-index:251660288;visibility:visible;mso-wrap-style:square;mso-width-percent:0;mso-wrap-distance-left:9pt;mso-wrap-distance-top:0;mso-wrap-distance-right:9pt;mso-wrap-distance-bottom:0;mso-position-horizontal:right;mso-position-horizontal-relative:text;mso-position-vertical:absolute;mso-position-vertical-relative:text;mso-width-percent:0;mso-width-relative:margin" from="143.8pt,15pt" to="338.8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" strokecolor="#0d0d0d [3069]" strokeweight="1.5pt">
                <v:stroke joinstyle="miter"/>
              </v:line>
            </w:pict>
          </mc:Fallback>
        </mc:AlternateContent>
      </w:r>
      <w:r w:rsidRPr="00694D48">
        <w:rPr>
          <w:rFonts w:cs="Times New Roman"/>
          <w:b/>
          <w:bCs/>
          <w:sz w:val="26"/>
          <w:szCs w:val="26"/>
        </w:rPr>
        <w:t xml:space="preserve">PROFESSOR OLUFUNKE O. OLADIPUPO </w:t>
      </w:r>
    </w:p>
    <w:p w14:paraId="7FB1D878" w14:textId="77777777" w:rsidR="008742CB" w:rsidRPr="00863864" w:rsidRDefault="008742CB" w:rsidP="00A948F3">
      <w:pPr>
        <w:rPr>
          <w:rFonts w:cs="Times New Roman"/>
          <w:b/>
          <w:bCs/>
          <w:szCs w:val="24"/>
        </w:rPr>
      </w:pPr>
      <w:r w:rsidRPr="00863864">
        <w:rPr>
          <w:rFonts w:cs="Times New Roman"/>
          <w:b/>
          <w:bCs/>
          <w:szCs w:val="24"/>
        </w:rPr>
        <w:t>Head of Department                                                         Signature &amp; Date</w:t>
      </w:r>
    </w:p>
    <w:p w14:paraId="2208BDA7" w14:textId="4CAB9C37" w:rsidR="00A16AA5" w:rsidRDefault="008742CB" w:rsidP="00A948F3">
      <w:r>
        <w:br w:type="page"/>
      </w:r>
    </w:p>
    <w:p w14:paraId="446078DF" w14:textId="77777777" w:rsidR="00A16AA5" w:rsidRPr="00A948F3" w:rsidRDefault="00A16AA5" w:rsidP="00A948F3">
      <w:pPr>
        <w:jc w:val="center"/>
        <w:rPr>
          <w:rFonts w:cs="Times New Roman"/>
          <w:b/>
          <w:sz w:val="34"/>
          <w:szCs w:val="34"/>
        </w:rPr>
      </w:pPr>
      <w:r w:rsidRPr="00A948F3">
        <w:rPr>
          <w:rFonts w:cs="Times New Roman"/>
          <w:b/>
          <w:sz w:val="34"/>
          <w:szCs w:val="34"/>
        </w:rPr>
        <w:lastRenderedPageBreak/>
        <w:t>DEDICATION</w:t>
      </w:r>
    </w:p>
    <w:p w14:paraId="4409EE9C" w14:textId="77777777" w:rsidR="00A16AA5" w:rsidRDefault="00A16AA5" w:rsidP="00A948F3">
      <w:pPr>
        <w:rPr>
          <w:rFonts w:cs="Times New Roman"/>
          <w:sz w:val="26"/>
          <w:szCs w:val="26"/>
        </w:rPr>
      </w:pPr>
      <w:r w:rsidRPr="00A16AA5">
        <w:rPr>
          <w:rFonts w:cs="Times New Roman"/>
          <w:sz w:val="26"/>
          <w:szCs w:val="26"/>
        </w:rPr>
        <w:t xml:space="preserve">With utmost gratitude, I would like to express that this project, which stands as a testament to my hard work and determination, is dedicated to the divine and omnipotent God Almighty. I attribute my success and resilience throughout this journey to His unwavering support and guidance. Even during moments of self-doubt and discouragement, God has been my unwavering source of strength and inspiration. Without Him, this </w:t>
      </w:r>
      <w:proofErr w:type="spellStart"/>
      <w:r w:rsidRPr="00A16AA5">
        <w:rPr>
          <w:rFonts w:cs="Times New Roman"/>
          <w:sz w:val="26"/>
          <w:szCs w:val="26"/>
        </w:rPr>
        <w:t>endeavor</w:t>
      </w:r>
      <w:proofErr w:type="spellEnd"/>
      <w:r w:rsidRPr="00A16AA5">
        <w:rPr>
          <w:rFonts w:cs="Times New Roman"/>
          <w:sz w:val="26"/>
          <w:szCs w:val="26"/>
        </w:rPr>
        <w:t xml:space="preserve"> would have been insurmountable. Thus, I humbly extend my sincerest thanks to the Lord for His constant presence and love that has enabled me to accomplish this feat.</w:t>
      </w:r>
    </w:p>
    <w:p w14:paraId="4C13AA37" w14:textId="77777777" w:rsidR="00A16AA5" w:rsidRDefault="00A16AA5" w:rsidP="00A948F3">
      <w:pPr>
        <w:rPr>
          <w:rFonts w:cs="Times New Roman"/>
          <w:sz w:val="26"/>
          <w:szCs w:val="26"/>
        </w:rPr>
      </w:pPr>
    </w:p>
    <w:p w14:paraId="2975EE20" w14:textId="77777777" w:rsidR="00A16AA5" w:rsidRDefault="00A16AA5" w:rsidP="00A948F3">
      <w:pPr>
        <w:rPr>
          <w:rFonts w:cs="Times New Roman"/>
          <w:sz w:val="26"/>
          <w:szCs w:val="26"/>
        </w:rPr>
      </w:pPr>
    </w:p>
    <w:p w14:paraId="2C3D1BEA" w14:textId="77777777" w:rsidR="00A16AA5" w:rsidRDefault="00A16AA5" w:rsidP="00A948F3">
      <w:pPr>
        <w:rPr>
          <w:rFonts w:cs="Times New Roman"/>
          <w:sz w:val="26"/>
          <w:szCs w:val="26"/>
        </w:rPr>
      </w:pPr>
    </w:p>
    <w:p w14:paraId="3F64B520" w14:textId="77777777" w:rsidR="00A16AA5" w:rsidRDefault="00A16AA5" w:rsidP="00A948F3">
      <w:pPr>
        <w:rPr>
          <w:rFonts w:cs="Times New Roman"/>
          <w:sz w:val="26"/>
          <w:szCs w:val="26"/>
        </w:rPr>
      </w:pPr>
    </w:p>
    <w:p w14:paraId="158573A8" w14:textId="77777777" w:rsidR="00A16AA5" w:rsidRDefault="00A16AA5" w:rsidP="00A948F3">
      <w:pPr>
        <w:rPr>
          <w:rFonts w:cs="Times New Roman"/>
          <w:sz w:val="26"/>
          <w:szCs w:val="26"/>
        </w:rPr>
      </w:pPr>
    </w:p>
    <w:p w14:paraId="3BB29E24" w14:textId="77777777" w:rsidR="00A16AA5" w:rsidRDefault="00A16AA5" w:rsidP="00A948F3">
      <w:pPr>
        <w:rPr>
          <w:rFonts w:cs="Times New Roman"/>
          <w:sz w:val="26"/>
          <w:szCs w:val="26"/>
        </w:rPr>
      </w:pPr>
    </w:p>
    <w:p w14:paraId="4E69A810" w14:textId="77777777" w:rsidR="00A16AA5" w:rsidRDefault="00A16AA5" w:rsidP="00A948F3">
      <w:pPr>
        <w:rPr>
          <w:rFonts w:cs="Times New Roman"/>
          <w:sz w:val="26"/>
          <w:szCs w:val="26"/>
        </w:rPr>
      </w:pPr>
    </w:p>
    <w:p w14:paraId="4661579C" w14:textId="77777777" w:rsidR="00A16AA5" w:rsidRDefault="00A16AA5" w:rsidP="00A948F3">
      <w:pPr>
        <w:rPr>
          <w:rFonts w:cs="Times New Roman"/>
          <w:sz w:val="26"/>
          <w:szCs w:val="26"/>
        </w:rPr>
      </w:pPr>
    </w:p>
    <w:p w14:paraId="1F6AE7CC" w14:textId="77777777" w:rsidR="00A16AA5" w:rsidRDefault="00A16AA5" w:rsidP="00A948F3">
      <w:pPr>
        <w:rPr>
          <w:rFonts w:cs="Times New Roman"/>
          <w:sz w:val="26"/>
          <w:szCs w:val="26"/>
        </w:rPr>
      </w:pPr>
    </w:p>
    <w:p w14:paraId="634B34B4" w14:textId="77777777" w:rsidR="00A16AA5" w:rsidRDefault="00A16AA5" w:rsidP="00A948F3">
      <w:pPr>
        <w:rPr>
          <w:rFonts w:cs="Times New Roman"/>
          <w:sz w:val="26"/>
          <w:szCs w:val="26"/>
        </w:rPr>
      </w:pPr>
    </w:p>
    <w:p w14:paraId="5731D50D" w14:textId="77777777" w:rsidR="00A16AA5" w:rsidRDefault="00A16AA5" w:rsidP="00A948F3">
      <w:pPr>
        <w:rPr>
          <w:rFonts w:cs="Times New Roman"/>
          <w:sz w:val="26"/>
          <w:szCs w:val="26"/>
        </w:rPr>
      </w:pPr>
    </w:p>
    <w:p w14:paraId="2DC730A3" w14:textId="77777777" w:rsidR="00A16AA5" w:rsidRDefault="00A16AA5" w:rsidP="00A948F3">
      <w:pPr>
        <w:rPr>
          <w:rFonts w:cs="Times New Roman"/>
          <w:sz w:val="26"/>
          <w:szCs w:val="26"/>
        </w:rPr>
      </w:pPr>
    </w:p>
    <w:p w14:paraId="4DA199AE" w14:textId="77777777" w:rsidR="00A16AA5" w:rsidRDefault="00A16AA5" w:rsidP="00A948F3">
      <w:pPr>
        <w:rPr>
          <w:rFonts w:cs="Times New Roman"/>
          <w:sz w:val="26"/>
          <w:szCs w:val="26"/>
        </w:rPr>
      </w:pPr>
    </w:p>
    <w:p w14:paraId="4B919874" w14:textId="77777777" w:rsidR="00A16AA5" w:rsidRDefault="00A16AA5" w:rsidP="00A948F3">
      <w:pPr>
        <w:rPr>
          <w:rFonts w:cs="Times New Roman"/>
          <w:sz w:val="26"/>
          <w:szCs w:val="26"/>
        </w:rPr>
      </w:pPr>
    </w:p>
    <w:p w14:paraId="5E1A6A96" w14:textId="77777777" w:rsidR="0072139A" w:rsidRDefault="0072139A" w:rsidP="00A948F3">
      <w:pPr>
        <w:jc w:val="center"/>
        <w:rPr>
          <w:rFonts w:cs="Times New Roman"/>
          <w:b/>
          <w:sz w:val="34"/>
          <w:szCs w:val="34"/>
        </w:rPr>
      </w:pPr>
    </w:p>
    <w:p w14:paraId="2B9277BA" w14:textId="6E94D0C8" w:rsidR="00A16AA5" w:rsidRPr="00A948F3" w:rsidRDefault="00A16AA5" w:rsidP="00A948F3">
      <w:pPr>
        <w:jc w:val="center"/>
        <w:rPr>
          <w:rFonts w:cs="Times New Roman"/>
          <w:b/>
          <w:sz w:val="34"/>
          <w:szCs w:val="34"/>
        </w:rPr>
      </w:pPr>
      <w:r w:rsidRPr="00A948F3">
        <w:rPr>
          <w:rFonts w:cs="Times New Roman"/>
          <w:b/>
          <w:sz w:val="34"/>
          <w:szCs w:val="34"/>
        </w:rPr>
        <w:t>ACKNOWLEDGEMENT</w:t>
      </w:r>
    </w:p>
    <w:p w14:paraId="2D07EF64" w14:textId="77777777" w:rsidR="000D3165" w:rsidRPr="000D3165" w:rsidRDefault="000D3165" w:rsidP="00A948F3">
      <w:pPr>
        <w:rPr>
          <w:rFonts w:cs="Times New Roman"/>
          <w:sz w:val="26"/>
          <w:szCs w:val="26"/>
        </w:rPr>
      </w:pPr>
      <w:r w:rsidRPr="000D3165">
        <w:rPr>
          <w:rFonts w:cs="Times New Roman"/>
          <w:sz w:val="26"/>
          <w:szCs w:val="26"/>
        </w:rPr>
        <w:t xml:space="preserve">I am grateful to God for granting me the ability to complete this phase of my project and program, as well as for guiding me through my undergraduate studies at Covenant University. His oversight and leadership have enabled me to </w:t>
      </w:r>
      <w:proofErr w:type="spellStart"/>
      <w:r w:rsidRPr="000D3165">
        <w:rPr>
          <w:rFonts w:cs="Times New Roman"/>
          <w:sz w:val="26"/>
          <w:szCs w:val="26"/>
        </w:rPr>
        <w:t>fulfill</w:t>
      </w:r>
      <w:proofErr w:type="spellEnd"/>
      <w:r w:rsidRPr="000D3165">
        <w:rPr>
          <w:rFonts w:cs="Times New Roman"/>
          <w:sz w:val="26"/>
          <w:szCs w:val="26"/>
        </w:rPr>
        <w:t xml:space="preserve"> my obligations and receive blessings, and I acknowledge that I am powerless without Him. I will forever be thankful.</w:t>
      </w:r>
    </w:p>
    <w:p w14:paraId="24779A7C" w14:textId="77777777" w:rsidR="000D3165" w:rsidRPr="000D3165" w:rsidRDefault="000D3165" w:rsidP="00A948F3">
      <w:pPr>
        <w:rPr>
          <w:rFonts w:cs="Times New Roman"/>
          <w:sz w:val="26"/>
          <w:szCs w:val="26"/>
        </w:rPr>
      </w:pPr>
      <w:r w:rsidRPr="000D3165">
        <w:rPr>
          <w:rFonts w:cs="Times New Roman"/>
          <w:sz w:val="26"/>
          <w:szCs w:val="26"/>
        </w:rPr>
        <w:t>Furthermore, I would like to extend my appreciation to my siblings and friends for their unwavering love and support throughout the years. Their presence in my life has made my journey thus far less challenging, and I am truly grateful for them.</w:t>
      </w:r>
    </w:p>
    <w:p w14:paraId="1B6E41A5" w14:textId="77777777" w:rsidR="000D3165" w:rsidRPr="000D3165" w:rsidRDefault="000D3165" w:rsidP="00A948F3">
      <w:pPr>
        <w:rPr>
          <w:rFonts w:cs="Times New Roman"/>
          <w:sz w:val="26"/>
          <w:szCs w:val="26"/>
        </w:rPr>
      </w:pPr>
      <w:r w:rsidRPr="000D3165">
        <w:rPr>
          <w:rFonts w:cs="Times New Roman"/>
          <w:sz w:val="26"/>
          <w:szCs w:val="26"/>
        </w:rPr>
        <w:t>I also want to express my gratitude to my parents and extended family, both near and far, for their care and support during my research and undergraduate education. They have been a significant source of motivation for me during my time at Covenant University.</w:t>
      </w:r>
    </w:p>
    <w:p w14:paraId="6FD90C10" w14:textId="77777777" w:rsidR="000D3165" w:rsidRPr="000D3165" w:rsidRDefault="000D3165" w:rsidP="00A948F3">
      <w:pPr>
        <w:rPr>
          <w:rFonts w:cs="Times New Roman"/>
          <w:sz w:val="26"/>
          <w:szCs w:val="26"/>
        </w:rPr>
      </w:pPr>
      <w:r w:rsidRPr="000D3165">
        <w:rPr>
          <w:rFonts w:cs="Times New Roman"/>
          <w:sz w:val="26"/>
          <w:szCs w:val="26"/>
        </w:rPr>
        <w:t xml:space="preserve">Lastly, I am deeply grateful to </w:t>
      </w:r>
      <w:proofErr w:type="spellStart"/>
      <w:r w:rsidRPr="000D3165">
        <w:rPr>
          <w:rFonts w:cs="Times New Roman"/>
          <w:sz w:val="26"/>
          <w:szCs w:val="26"/>
        </w:rPr>
        <w:t>Dr.</w:t>
      </w:r>
      <w:proofErr w:type="spellEnd"/>
      <w:r w:rsidRPr="000D3165">
        <w:rPr>
          <w:rFonts w:cs="Times New Roman"/>
          <w:sz w:val="26"/>
          <w:szCs w:val="26"/>
        </w:rPr>
        <w:t xml:space="preserve"> </w:t>
      </w:r>
      <w:proofErr w:type="spellStart"/>
      <w:r w:rsidRPr="000D3165">
        <w:rPr>
          <w:rFonts w:cs="Times New Roman"/>
          <w:sz w:val="26"/>
          <w:szCs w:val="26"/>
        </w:rPr>
        <w:t>Azubuike</w:t>
      </w:r>
      <w:proofErr w:type="spellEnd"/>
      <w:r w:rsidRPr="000D3165">
        <w:rPr>
          <w:rFonts w:cs="Times New Roman"/>
          <w:sz w:val="26"/>
          <w:szCs w:val="26"/>
        </w:rPr>
        <w:t xml:space="preserve"> </w:t>
      </w:r>
      <w:proofErr w:type="spellStart"/>
      <w:r w:rsidRPr="000D3165">
        <w:rPr>
          <w:rFonts w:cs="Times New Roman"/>
          <w:sz w:val="26"/>
          <w:szCs w:val="26"/>
        </w:rPr>
        <w:t>Ezenwoke</w:t>
      </w:r>
      <w:proofErr w:type="spellEnd"/>
      <w:r w:rsidRPr="000D3165">
        <w:rPr>
          <w:rFonts w:cs="Times New Roman"/>
          <w:sz w:val="26"/>
          <w:szCs w:val="26"/>
        </w:rPr>
        <w:t xml:space="preserve"> for his guidance and assistance in overcoming the challenges I faced during my </w:t>
      </w:r>
      <w:proofErr w:type="spellStart"/>
      <w:r w:rsidRPr="000D3165">
        <w:rPr>
          <w:rFonts w:cs="Times New Roman"/>
          <w:sz w:val="26"/>
          <w:szCs w:val="26"/>
        </w:rPr>
        <w:t>endeavor</w:t>
      </w:r>
      <w:proofErr w:type="spellEnd"/>
      <w:r w:rsidRPr="000D3165">
        <w:rPr>
          <w:rFonts w:cs="Times New Roman"/>
          <w:sz w:val="26"/>
          <w:szCs w:val="26"/>
        </w:rPr>
        <w:t>. Thank you so much for your support.</w:t>
      </w:r>
    </w:p>
    <w:p w14:paraId="74B0B9B2" w14:textId="77777777" w:rsidR="00A16AA5" w:rsidRDefault="00A16AA5" w:rsidP="00A948F3">
      <w:pPr>
        <w:jc w:val="center"/>
        <w:rPr>
          <w:rFonts w:cs="Times New Roman"/>
          <w:b/>
          <w:sz w:val="32"/>
          <w:szCs w:val="32"/>
        </w:rPr>
      </w:pPr>
    </w:p>
    <w:p w14:paraId="3AD0D37B" w14:textId="77777777" w:rsidR="00A16AA5" w:rsidRDefault="00A16AA5" w:rsidP="00A948F3">
      <w:pPr>
        <w:jc w:val="center"/>
        <w:rPr>
          <w:rFonts w:cs="Times New Roman"/>
          <w:b/>
          <w:sz w:val="32"/>
          <w:szCs w:val="32"/>
        </w:rPr>
      </w:pPr>
    </w:p>
    <w:p w14:paraId="784DEC39" w14:textId="77777777" w:rsidR="00A16AA5" w:rsidRDefault="00A16AA5" w:rsidP="00A948F3">
      <w:pPr>
        <w:jc w:val="center"/>
        <w:rPr>
          <w:rFonts w:cs="Times New Roman"/>
          <w:b/>
          <w:sz w:val="32"/>
          <w:szCs w:val="32"/>
        </w:rPr>
      </w:pPr>
    </w:p>
    <w:p w14:paraId="606C3F0A" w14:textId="77777777" w:rsidR="00A16AA5" w:rsidRDefault="00A16AA5" w:rsidP="00A948F3">
      <w:pPr>
        <w:jc w:val="center"/>
        <w:rPr>
          <w:rFonts w:cs="Times New Roman"/>
          <w:b/>
          <w:sz w:val="32"/>
          <w:szCs w:val="32"/>
        </w:rPr>
      </w:pPr>
    </w:p>
    <w:p w14:paraId="33BB580C" w14:textId="77777777" w:rsidR="00A16AA5" w:rsidRDefault="00A16AA5" w:rsidP="00A948F3">
      <w:pPr>
        <w:jc w:val="center"/>
        <w:rPr>
          <w:rFonts w:cs="Times New Roman"/>
          <w:b/>
          <w:sz w:val="32"/>
          <w:szCs w:val="32"/>
        </w:rPr>
      </w:pPr>
    </w:p>
    <w:p w14:paraId="352D900A" w14:textId="77777777" w:rsidR="00A16AA5" w:rsidRDefault="00A16AA5" w:rsidP="00A948F3">
      <w:pPr>
        <w:rPr>
          <w:rFonts w:cs="Times New Roman"/>
          <w:b/>
          <w:sz w:val="32"/>
          <w:szCs w:val="32"/>
        </w:rPr>
      </w:pPr>
    </w:p>
    <w:p w14:paraId="41FE1695" w14:textId="77777777" w:rsidR="005351AF" w:rsidRPr="00A948F3" w:rsidRDefault="005351AF" w:rsidP="005351AF">
      <w:pPr>
        <w:pStyle w:val="TOCHeading"/>
        <w:jc w:val="left"/>
        <w:rPr>
          <w:rFonts w:ascii="Times New Roman" w:hAnsi="Times New Roman" w:cs="Times New Roman"/>
          <w:b/>
          <w:color w:val="auto"/>
          <w:sz w:val="34"/>
          <w:szCs w:val="34"/>
        </w:rPr>
      </w:pPr>
      <w:r>
        <w:rPr>
          <w:rFonts w:ascii="Times New Roman" w:hAnsi="Times New Roman" w:cs="Times New Roman"/>
          <w:b/>
          <w:color w:val="auto"/>
          <w:sz w:val="34"/>
          <w:szCs w:val="34"/>
        </w:rPr>
        <w:lastRenderedPageBreak/>
        <w:t>Table of contents</w:t>
      </w:r>
    </w:p>
    <w:sdt>
      <w:sdtPr>
        <w:rPr>
          <w:rFonts w:asciiTheme="minorHAnsi" w:hAnsiTheme="minorHAnsi"/>
          <w:sz w:val="22"/>
        </w:rPr>
        <w:id w:val="-283196626"/>
        <w:docPartObj>
          <w:docPartGallery w:val="Table of Contents"/>
          <w:docPartUnique/>
        </w:docPartObj>
      </w:sdtPr>
      <w:sdtEndPr>
        <w:rPr>
          <w:rFonts w:ascii="Times New Roman" w:hAnsi="Times New Roman"/>
          <w:b/>
          <w:bCs/>
          <w:noProof/>
          <w:sz w:val="24"/>
        </w:rPr>
      </w:sdtEndPr>
      <w:sdtContent>
        <w:p w14:paraId="74182EDC" w14:textId="77777777" w:rsidR="00BE5C79" w:rsidRPr="00BE5C79" w:rsidRDefault="005B1E89">
          <w:pPr>
            <w:pStyle w:val="TOC1"/>
            <w:tabs>
              <w:tab w:val="right" w:leader="dot" w:pos="9016"/>
            </w:tabs>
            <w:rPr>
              <w:rFonts w:asciiTheme="minorHAnsi" w:eastAsiaTheme="minorEastAsia" w:hAnsiTheme="minorHAnsi"/>
              <w:noProof/>
              <w:sz w:val="22"/>
              <w:lang w:eastAsia="en-GB"/>
            </w:rPr>
          </w:pPr>
          <w:r w:rsidRPr="00BE5C79">
            <w:fldChar w:fldCharType="begin"/>
          </w:r>
          <w:r w:rsidRPr="00BE5C79">
            <w:instrText xml:space="preserve"> TOC \o "1-3" \h \z \u </w:instrText>
          </w:r>
          <w:r w:rsidRPr="00BE5C79">
            <w:fldChar w:fldCharType="separate"/>
          </w:r>
          <w:hyperlink w:anchor="_Toc135040399" w:history="1">
            <w:r w:rsidR="00BE5C79" w:rsidRPr="00BE5C79">
              <w:rPr>
                <w:rStyle w:val="Hyperlink"/>
                <w:rFonts w:eastAsia="Times" w:cs="Times New Roman"/>
                <w:bCs/>
                <w:noProof/>
              </w:rPr>
              <w:t>CERTIFICATIO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399 \h </w:instrText>
            </w:r>
            <w:r w:rsidR="00BE5C79" w:rsidRPr="00BE5C79">
              <w:rPr>
                <w:noProof/>
                <w:webHidden/>
              </w:rPr>
            </w:r>
            <w:r w:rsidR="00BE5C79" w:rsidRPr="00BE5C79">
              <w:rPr>
                <w:noProof/>
                <w:webHidden/>
              </w:rPr>
              <w:fldChar w:fldCharType="separate"/>
            </w:r>
            <w:r w:rsidR="00BE5C79" w:rsidRPr="00BE5C79">
              <w:rPr>
                <w:noProof/>
                <w:webHidden/>
              </w:rPr>
              <w:t>2</w:t>
            </w:r>
            <w:r w:rsidR="00BE5C79" w:rsidRPr="00BE5C79">
              <w:rPr>
                <w:noProof/>
                <w:webHidden/>
              </w:rPr>
              <w:fldChar w:fldCharType="end"/>
            </w:r>
          </w:hyperlink>
        </w:p>
        <w:p w14:paraId="5ECAA7E7"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00" w:history="1">
            <w:r w:rsidR="00BE5C79" w:rsidRPr="00BE5C79">
              <w:rPr>
                <w:rStyle w:val="Hyperlink"/>
                <w:rFonts w:cs="Times New Roman"/>
                <w:noProof/>
              </w:rPr>
              <w:t>CHAPTER ON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0 \h </w:instrText>
            </w:r>
            <w:r w:rsidR="00BE5C79" w:rsidRPr="00BE5C79">
              <w:rPr>
                <w:noProof/>
                <w:webHidden/>
              </w:rPr>
            </w:r>
            <w:r w:rsidR="00BE5C79" w:rsidRPr="00BE5C79">
              <w:rPr>
                <w:noProof/>
                <w:webHidden/>
              </w:rPr>
              <w:fldChar w:fldCharType="separate"/>
            </w:r>
            <w:r w:rsidR="00BE5C79" w:rsidRPr="00BE5C79">
              <w:rPr>
                <w:noProof/>
                <w:webHidden/>
              </w:rPr>
              <w:t>7</w:t>
            </w:r>
            <w:r w:rsidR="00BE5C79" w:rsidRPr="00BE5C79">
              <w:rPr>
                <w:noProof/>
                <w:webHidden/>
              </w:rPr>
              <w:fldChar w:fldCharType="end"/>
            </w:r>
          </w:hyperlink>
        </w:p>
        <w:p w14:paraId="1F983E08"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01" w:history="1">
            <w:r w:rsidR="00BE5C79" w:rsidRPr="00BE5C79">
              <w:rPr>
                <w:rStyle w:val="Hyperlink"/>
                <w:rFonts w:cs="Times New Roman"/>
                <w:noProof/>
              </w:rPr>
              <w:t>INTRODUCTIO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1 \h </w:instrText>
            </w:r>
            <w:r w:rsidR="00BE5C79" w:rsidRPr="00BE5C79">
              <w:rPr>
                <w:noProof/>
                <w:webHidden/>
              </w:rPr>
            </w:r>
            <w:r w:rsidR="00BE5C79" w:rsidRPr="00BE5C79">
              <w:rPr>
                <w:noProof/>
                <w:webHidden/>
              </w:rPr>
              <w:fldChar w:fldCharType="separate"/>
            </w:r>
            <w:r w:rsidR="00BE5C79" w:rsidRPr="00BE5C79">
              <w:rPr>
                <w:noProof/>
                <w:webHidden/>
              </w:rPr>
              <w:t>7</w:t>
            </w:r>
            <w:r w:rsidR="00BE5C79" w:rsidRPr="00BE5C79">
              <w:rPr>
                <w:noProof/>
                <w:webHidden/>
              </w:rPr>
              <w:fldChar w:fldCharType="end"/>
            </w:r>
          </w:hyperlink>
        </w:p>
        <w:p w14:paraId="2E908F13"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02" w:history="1">
            <w:r w:rsidR="00BE5C79" w:rsidRPr="00BE5C79">
              <w:rPr>
                <w:rStyle w:val="Hyperlink"/>
                <w:noProof/>
              </w:rPr>
              <w:t>1.1 BACKGROUND OF STUDY</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2 \h </w:instrText>
            </w:r>
            <w:r w:rsidR="00BE5C79" w:rsidRPr="00BE5C79">
              <w:rPr>
                <w:noProof/>
                <w:webHidden/>
              </w:rPr>
            </w:r>
            <w:r w:rsidR="00BE5C79" w:rsidRPr="00BE5C79">
              <w:rPr>
                <w:noProof/>
                <w:webHidden/>
              </w:rPr>
              <w:fldChar w:fldCharType="separate"/>
            </w:r>
            <w:r w:rsidR="00BE5C79" w:rsidRPr="00BE5C79">
              <w:rPr>
                <w:noProof/>
                <w:webHidden/>
              </w:rPr>
              <w:t>7</w:t>
            </w:r>
            <w:r w:rsidR="00BE5C79" w:rsidRPr="00BE5C79">
              <w:rPr>
                <w:noProof/>
                <w:webHidden/>
              </w:rPr>
              <w:fldChar w:fldCharType="end"/>
            </w:r>
          </w:hyperlink>
        </w:p>
        <w:p w14:paraId="7ACDA164"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03" w:history="1">
            <w:r w:rsidR="00BE5C79" w:rsidRPr="00BE5C79">
              <w:rPr>
                <w:rStyle w:val="Hyperlink"/>
                <w:noProof/>
              </w:rPr>
              <w:t>1.2 STATEMENT OF THE PROBLEM</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3 \h </w:instrText>
            </w:r>
            <w:r w:rsidR="00BE5C79" w:rsidRPr="00BE5C79">
              <w:rPr>
                <w:noProof/>
                <w:webHidden/>
              </w:rPr>
            </w:r>
            <w:r w:rsidR="00BE5C79" w:rsidRPr="00BE5C79">
              <w:rPr>
                <w:noProof/>
                <w:webHidden/>
              </w:rPr>
              <w:fldChar w:fldCharType="separate"/>
            </w:r>
            <w:r w:rsidR="00BE5C79" w:rsidRPr="00BE5C79">
              <w:rPr>
                <w:noProof/>
                <w:webHidden/>
              </w:rPr>
              <w:t>8</w:t>
            </w:r>
            <w:r w:rsidR="00BE5C79" w:rsidRPr="00BE5C79">
              <w:rPr>
                <w:noProof/>
                <w:webHidden/>
              </w:rPr>
              <w:fldChar w:fldCharType="end"/>
            </w:r>
          </w:hyperlink>
        </w:p>
        <w:p w14:paraId="3DB58332"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04" w:history="1">
            <w:r w:rsidR="00BE5C79" w:rsidRPr="00BE5C79">
              <w:rPr>
                <w:rStyle w:val="Hyperlink"/>
                <w:noProof/>
              </w:rPr>
              <w:t>1.3 SCOP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4 \h </w:instrText>
            </w:r>
            <w:r w:rsidR="00BE5C79" w:rsidRPr="00BE5C79">
              <w:rPr>
                <w:noProof/>
                <w:webHidden/>
              </w:rPr>
            </w:r>
            <w:r w:rsidR="00BE5C79" w:rsidRPr="00BE5C79">
              <w:rPr>
                <w:noProof/>
                <w:webHidden/>
              </w:rPr>
              <w:fldChar w:fldCharType="separate"/>
            </w:r>
            <w:r w:rsidR="00BE5C79" w:rsidRPr="00BE5C79">
              <w:rPr>
                <w:noProof/>
                <w:webHidden/>
              </w:rPr>
              <w:t>8</w:t>
            </w:r>
            <w:r w:rsidR="00BE5C79" w:rsidRPr="00BE5C79">
              <w:rPr>
                <w:noProof/>
                <w:webHidden/>
              </w:rPr>
              <w:fldChar w:fldCharType="end"/>
            </w:r>
          </w:hyperlink>
        </w:p>
        <w:p w14:paraId="7776F764"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05" w:history="1">
            <w:r w:rsidR="00BE5C79" w:rsidRPr="00BE5C79">
              <w:rPr>
                <w:rStyle w:val="Hyperlink"/>
                <w:noProof/>
              </w:rPr>
              <w:t>1.4 AIMS AND OBJECTIVES OF STUDY</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5 \h </w:instrText>
            </w:r>
            <w:r w:rsidR="00BE5C79" w:rsidRPr="00BE5C79">
              <w:rPr>
                <w:noProof/>
                <w:webHidden/>
              </w:rPr>
            </w:r>
            <w:r w:rsidR="00BE5C79" w:rsidRPr="00BE5C79">
              <w:rPr>
                <w:noProof/>
                <w:webHidden/>
              </w:rPr>
              <w:fldChar w:fldCharType="separate"/>
            </w:r>
            <w:r w:rsidR="00BE5C79" w:rsidRPr="00BE5C79">
              <w:rPr>
                <w:noProof/>
                <w:webHidden/>
              </w:rPr>
              <w:t>9</w:t>
            </w:r>
            <w:r w:rsidR="00BE5C79" w:rsidRPr="00BE5C79">
              <w:rPr>
                <w:noProof/>
                <w:webHidden/>
              </w:rPr>
              <w:fldChar w:fldCharType="end"/>
            </w:r>
          </w:hyperlink>
        </w:p>
        <w:p w14:paraId="29FDBC8D"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06" w:history="1">
            <w:r w:rsidR="00BE5C79" w:rsidRPr="00BE5C79">
              <w:rPr>
                <w:rStyle w:val="Hyperlink"/>
                <w:noProof/>
              </w:rPr>
              <w:t>1.5 RESEARCH METHODOLOGY</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6 \h </w:instrText>
            </w:r>
            <w:r w:rsidR="00BE5C79" w:rsidRPr="00BE5C79">
              <w:rPr>
                <w:noProof/>
                <w:webHidden/>
              </w:rPr>
            </w:r>
            <w:r w:rsidR="00BE5C79" w:rsidRPr="00BE5C79">
              <w:rPr>
                <w:noProof/>
                <w:webHidden/>
              </w:rPr>
              <w:fldChar w:fldCharType="separate"/>
            </w:r>
            <w:r w:rsidR="00BE5C79" w:rsidRPr="00BE5C79">
              <w:rPr>
                <w:noProof/>
                <w:webHidden/>
              </w:rPr>
              <w:t>9</w:t>
            </w:r>
            <w:r w:rsidR="00BE5C79" w:rsidRPr="00BE5C79">
              <w:rPr>
                <w:noProof/>
                <w:webHidden/>
              </w:rPr>
              <w:fldChar w:fldCharType="end"/>
            </w:r>
          </w:hyperlink>
        </w:p>
        <w:p w14:paraId="06374591"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07" w:history="1">
            <w:r w:rsidR="00BE5C79" w:rsidRPr="00BE5C79">
              <w:rPr>
                <w:rStyle w:val="Hyperlink"/>
                <w:noProof/>
              </w:rPr>
              <w:t>Objective 1: Requirements gathering.</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7 \h </w:instrText>
            </w:r>
            <w:r w:rsidR="00BE5C79" w:rsidRPr="00BE5C79">
              <w:rPr>
                <w:noProof/>
                <w:webHidden/>
              </w:rPr>
            </w:r>
            <w:r w:rsidR="00BE5C79" w:rsidRPr="00BE5C79">
              <w:rPr>
                <w:noProof/>
                <w:webHidden/>
              </w:rPr>
              <w:fldChar w:fldCharType="separate"/>
            </w:r>
            <w:r w:rsidR="00BE5C79" w:rsidRPr="00BE5C79">
              <w:rPr>
                <w:noProof/>
                <w:webHidden/>
              </w:rPr>
              <w:t>10</w:t>
            </w:r>
            <w:r w:rsidR="00BE5C79" w:rsidRPr="00BE5C79">
              <w:rPr>
                <w:noProof/>
                <w:webHidden/>
              </w:rPr>
              <w:fldChar w:fldCharType="end"/>
            </w:r>
          </w:hyperlink>
        </w:p>
        <w:p w14:paraId="11748513"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08" w:history="1">
            <w:r w:rsidR="00BE5C79" w:rsidRPr="00BE5C79">
              <w:rPr>
                <w:rStyle w:val="Hyperlink"/>
                <w:noProof/>
              </w:rPr>
              <w:t>Objective 2: System desig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8 \h </w:instrText>
            </w:r>
            <w:r w:rsidR="00BE5C79" w:rsidRPr="00BE5C79">
              <w:rPr>
                <w:noProof/>
                <w:webHidden/>
              </w:rPr>
            </w:r>
            <w:r w:rsidR="00BE5C79" w:rsidRPr="00BE5C79">
              <w:rPr>
                <w:noProof/>
                <w:webHidden/>
              </w:rPr>
              <w:fldChar w:fldCharType="separate"/>
            </w:r>
            <w:r w:rsidR="00BE5C79" w:rsidRPr="00BE5C79">
              <w:rPr>
                <w:noProof/>
                <w:webHidden/>
              </w:rPr>
              <w:t>10</w:t>
            </w:r>
            <w:r w:rsidR="00BE5C79" w:rsidRPr="00BE5C79">
              <w:rPr>
                <w:noProof/>
                <w:webHidden/>
              </w:rPr>
              <w:fldChar w:fldCharType="end"/>
            </w:r>
          </w:hyperlink>
        </w:p>
        <w:p w14:paraId="3E21E2A0"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09" w:history="1">
            <w:r w:rsidR="00BE5C79" w:rsidRPr="00BE5C79">
              <w:rPr>
                <w:rStyle w:val="Hyperlink"/>
                <w:noProof/>
              </w:rPr>
              <w:t>Objective 3: Implementation and integratio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09 \h </w:instrText>
            </w:r>
            <w:r w:rsidR="00BE5C79" w:rsidRPr="00BE5C79">
              <w:rPr>
                <w:noProof/>
                <w:webHidden/>
              </w:rPr>
            </w:r>
            <w:r w:rsidR="00BE5C79" w:rsidRPr="00BE5C79">
              <w:rPr>
                <w:noProof/>
                <w:webHidden/>
              </w:rPr>
              <w:fldChar w:fldCharType="separate"/>
            </w:r>
            <w:r w:rsidR="00BE5C79" w:rsidRPr="00BE5C79">
              <w:rPr>
                <w:noProof/>
                <w:webHidden/>
              </w:rPr>
              <w:t>10</w:t>
            </w:r>
            <w:r w:rsidR="00BE5C79" w:rsidRPr="00BE5C79">
              <w:rPr>
                <w:noProof/>
                <w:webHidden/>
              </w:rPr>
              <w:fldChar w:fldCharType="end"/>
            </w:r>
          </w:hyperlink>
        </w:p>
        <w:p w14:paraId="34FFDADC"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10" w:history="1">
            <w:r w:rsidR="00BE5C79" w:rsidRPr="00BE5C79">
              <w:rPr>
                <w:rStyle w:val="Hyperlink"/>
                <w:noProof/>
              </w:rPr>
              <w:t>Objective 4: Testing and evaluatio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0 \h </w:instrText>
            </w:r>
            <w:r w:rsidR="00BE5C79" w:rsidRPr="00BE5C79">
              <w:rPr>
                <w:noProof/>
                <w:webHidden/>
              </w:rPr>
            </w:r>
            <w:r w:rsidR="00BE5C79" w:rsidRPr="00BE5C79">
              <w:rPr>
                <w:noProof/>
                <w:webHidden/>
              </w:rPr>
              <w:fldChar w:fldCharType="separate"/>
            </w:r>
            <w:r w:rsidR="00BE5C79" w:rsidRPr="00BE5C79">
              <w:rPr>
                <w:noProof/>
                <w:webHidden/>
              </w:rPr>
              <w:t>10</w:t>
            </w:r>
            <w:r w:rsidR="00BE5C79" w:rsidRPr="00BE5C79">
              <w:rPr>
                <w:noProof/>
                <w:webHidden/>
              </w:rPr>
              <w:fldChar w:fldCharType="end"/>
            </w:r>
          </w:hyperlink>
        </w:p>
        <w:p w14:paraId="567BEF61"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11" w:history="1">
            <w:r w:rsidR="00BE5C79" w:rsidRPr="00BE5C79">
              <w:rPr>
                <w:rStyle w:val="Hyperlink"/>
                <w:noProof/>
              </w:rPr>
              <w:t>1.6 SIGNIFICANCE OF STUDY</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1 \h </w:instrText>
            </w:r>
            <w:r w:rsidR="00BE5C79" w:rsidRPr="00BE5C79">
              <w:rPr>
                <w:noProof/>
                <w:webHidden/>
              </w:rPr>
            </w:r>
            <w:r w:rsidR="00BE5C79" w:rsidRPr="00BE5C79">
              <w:rPr>
                <w:noProof/>
                <w:webHidden/>
              </w:rPr>
              <w:fldChar w:fldCharType="separate"/>
            </w:r>
            <w:r w:rsidR="00BE5C79" w:rsidRPr="00BE5C79">
              <w:rPr>
                <w:noProof/>
                <w:webHidden/>
              </w:rPr>
              <w:t>11</w:t>
            </w:r>
            <w:r w:rsidR="00BE5C79" w:rsidRPr="00BE5C79">
              <w:rPr>
                <w:noProof/>
                <w:webHidden/>
              </w:rPr>
              <w:fldChar w:fldCharType="end"/>
            </w:r>
          </w:hyperlink>
        </w:p>
        <w:p w14:paraId="6B9B44B0"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12" w:history="1">
            <w:r w:rsidR="00BE5C79" w:rsidRPr="00BE5C79">
              <w:rPr>
                <w:rStyle w:val="Hyperlink"/>
                <w:rFonts w:eastAsia="Times New Roman"/>
                <w:noProof/>
                <w:lang w:eastAsia="en-GB"/>
              </w:rPr>
              <w:t>1.7 PROJECT OUTLIN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2 \h </w:instrText>
            </w:r>
            <w:r w:rsidR="00BE5C79" w:rsidRPr="00BE5C79">
              <w:rPr>
                <w:noProof/>
                <w:webHidden/>
              </w:rPr>
            </w:r>
            <w:r w:rsidR="00BE5C79" w:rsidRPr="00BE5C79">
              <w:rPr>
                <w:noProof/>
                <w:webHidden/>
              </w:rPr>
              <w:fldChar w:fldCharType="separate"/>
            </w:r>
            <w:r w:rsidR="00BE5C79" w:rsidRPr="00BE5C79">
              <w:rPr>
                <w:noProof/>
                <w:webHidden/>
              </w:rPr>
              <w:t>11</w:t>
            </w:r>
            <w:r w:rsidR="00BE5C79" w:rsidRPr="00BE5C79">
              <w:rPr>
                <w:noProof/>
                <w:webHidden/>
              </w:rPr>
              <w:fldChar w:fldCharType="end"/>
            </w:r>
          </w:hyperlink>
        </w:p>
        <w:p w14:paraId="3EA6F5B8"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13" w:history="1">
            <w:r w:rsidR="00BE5C79" w:rsidRPr="00BE5C79">
              <w:rPr>
                <w:rStyle w:val="Hyperlink"/>
                <w:rFonts w:cs="Times New Roman"/>
                <w:noProof/>
              </w:rPr>
              <w:t>CHAPTER TWO</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3 \h </w:instrText>
            </w:r>
            <w:r w:rsidR="00BE5C79" w:rsidRPr="00BE5C79">
              <w:rPr>
                <w:noProof/>
                <w:webHidden/>
              </w:rPr>
            </w:r>
            <w:r w:rsidR="00BE5C79" w:rsidRPr="00BE5C79">
              <w:rPr>
                <w:noProof/>
                <w:webHidden/>
              </w:rPr>
              <w:fldChar w:fldCharType="separate"/>
            </w:r>
            <w:r w:rsidR="00BE5C79" w:rsidRPr="00BE5C79">
              <w:rPr>
                <w:noProof/>
                <w:webHidden/>
              </w:rPr>
              <w:t>13</w:t>
            </w:r>
            <w:r w:rsidR="00BE5C79" w:rsidRPr="00BE5C79">
              <w:rPr>
                <w:noProof/>
                <w:webHidden/>
              </w:rPr>
              <w:fldChar w:fldCharType="end"/>
            </w:r>
          </w:hyperlink>
        </w:p>
        <w:p w14:paraId="262D6F55"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14" w:history="1">
            <w:r w:rsidR="00BE5C79" w:rsidRPr="00BE5C79">
              <w:rPr>
                <w:rStyle w:val="Hyperlink"/>
                <w:rFonts w:cs="Times New Roman"/>
                <w:noProof/>
              </w:rPr>
              <w:t>LITERATURE REVIEW</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4 \h </w:instrText>
            </w:r>
            <w:r w:rsidR="00BE5C79" w:rsidRPr="00BE5C79">
              <w:rPr>
                <w:noProof/>
                <w:webHidden/>
              </w:rPr>
            </w:r>
            <w:r w:rsidR="00BE5C79" w:rsidRPr="00BE5C79">
              <w:rPr>
                <w:noProof/>
                <w:webHidden/>
              </w:rPr>
              <w:fldChar w:fldCharType="separate"/>
            </w:r>
            <w:r w:rsidR="00BE5C79" w:rsidRPr="00BE5C79">
              <w:rPr>
                <w:noProof/>
                <w:webHidden/>
              </w:rPr>
              <w:t>13</w:t>
            </w:r>
            <w:r w:rsidR="00BE5C79" w:rsidRPr="00BE5C79">
              <w:rPr>
                <w:noProof/>
                <w:webHidden/>
              </w:rPr>
              <w:fldChar w:fldCharType="end"/>
            </w:r>
          </w:hyperlink>
        </w:p>
        <w:p w14:paraId="3814E167"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15" w:history="1">
            <w:r w:rsidR="00BE5C79" w:rsidRPr="00BE5C79">
              <w:rPr>
                <w:rStyle w:val="Hyperlink"/>
                <w:noProof/>
              </w:rPr>
              <w:t>2.1 INTRODUCTIO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5 \h </w:instrText>
            </w:r>
            <w:r w:rsidR="00BE5C79" w:rsidRPr="00BE5C79">
              <w:rPr>
                <w:noProof/>
                <w:webHidden/>
              </w:rPr>
            </w:r>
            <w:r w:rsidR="00BE5C79" w:rsidRPr="00BE5C79">
              <w:rPr>
                <w:noProof/>
                <w:webHidden/>
              </w:rPr>
              <w:fldChar w:fldCharType="separate"/>
            </w:r>
            <w:r w:rsidR="00BE5C79" w:rsidRPr="00BE5C79">
              <w:rPr>
                <w:noProof/>
                <w:webHidden/>
              </w:rPr>
              <w:t>13</w:t>
            </w:r>
            <w:r w:rsidR="00BE5C79" w:rsidRPr="00BE5C79">
              <w:rPr>
                <w:noProof/>
                <w:webHidden/>
              </w:rPr>
              <w:fldChar w:fldCharType="end"/>
            </w:r>
          </w:hyperlink>
        </w:p>
        <w:p w14:paraId="1417F7E0"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16" w:history="1">
            <w:r w:rsidR="00BE5C79" w:rsidRPr="00BE5C79">
              <w:rPr>
                <w:rStyle w:val="Hyperlink"/>
                <w:noProof/>
              </w:rPr>
              <w:t>2.2 REVIEW OF TRADITIONAL AND WEB-BASED GYM MANAGEMENT SYSTEMS</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6 \h </w:instrText>
            </w:r>
            <w:r w:rsidR="00BE5C79" w:rsidRPr="00BE5C79">
              <w:rPr>
                <w:noProof/>
                <w:webHidden/>
              </w:rPr>
            </w:r>
            <w:r w:rsidR="00BE5C79" w:rsidRPr="00BE5C79">
              <w:rPr>
                <w:noProof/>
                <w:webHidden/>
              </w:rPr>
              <w:fldChar w:fldCharType="separate"/>
            </w:r>
            <w:r w:rsidR="00BE5C79" w:rsidRPr="00BE5C79">
              <w:rPr>
                <w:noProof/>
                <w:webHidden/>
              </w:rPr>
              <w:t>14</w:t>
            </w:r>
            <w:r w:rsidR="00BE5C79" w:rsidRPr="00BE5C79">
              <w:rPr>
                <w:noProof/>
                <w:webHidden/>
              </w:rPr>
              <w:fldChar w:fldCharType="end"/>
            </w:r>
          </w:hyperlink>
        </w:p>
        <w:p w14:paraId="768CFC7A"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17" w:history="1">
            <w:r w:rsidR="00BE5C79" w:rsidRPr="00BE5C79">
              <w:rPr>
                <w:rStyle w:val="Hyperlink"/>
                <w:noProof/>
              </w:rPr>
              <w:t>2.3 REVIEW OF EXISTING WEB-BASED GYM MANAGEMENT SYSTEMS WITH AN ACCOUNTABILITY PARTNER</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7 \h </w:instrText>
            </w:r>
            <w:r w:rsidR="00BE5C79" w:rsidRPr="00BE5C79">
              <w:rPr>
                <w:noProof/>
                <w:webHidden/>
              </w:rPr>
            </w:r>
            <w:r w:rsidR="00BE5C79" w:rsidRPr="00BE5C79">
              <w:rPr>
                <w:noProof/>
                <w:webHidden/>
              </w:rPr>
              <w:fldChar w:fldCharType="separate"/>
            </w:r>
            <w:r w:rsidR="00BE5C79" w:rsidRPr="00BE5C79">
              <w:rPr>
                <w:noProof/>
                <w:webHidden/>
              </w:rPr>
              <w:t>15</w:t>
            </w:r>
            <w:r w:rsidR="00BE5C79" w:rsidRPr="00BE5C79">
              <w:rPr>
                <w:noProof/>
                <w:webHidden/>
              </w:rPr>
              <w:fldChar w:fldCharType="end"/>
            </w:r>
          </w:hyperlink>
        </w:p>
        <w:p w14:paraId="19BEC5B1" w14:textId="77777777" w:rsidR="00BE5C79" w:rsidRPr="00BE5C79" w:rsidRDefault="008B5046">
          <w:pPr>
            <w:pStyle w:val="TOC3"/>
            <w:tabs>
              <w:tab w:val="left" w:pos="1320"/>
              <w:tab w:val="right" w:leader="dot" w:pos="9016"/>
            </w:tabs>
            <w:rPr>
              <w:rFonts w:asciiTheme="minorHAnsi" w:hAnsiTheme="minorHAnsi" w:cstheme="minorBidi"/>
              <w:noProof/>
              <w:sz w:val="22"/>
              <w:lang w:val="en-GB" w:eastAsia="en-GB"/>
            </w:rPr>
          </w:pPr>
          <w:hyperlink w:anchor="_Toc135040418" w:history="1">
            <w:r w:rsidR="00BE5C79" w:rsidRPr="00BE5C79">
              <w:rPr>
                <w:rStyle w:val="Hyperlink"/>
                <w:rFonts w:eastAsiaTheme="minorHAnsi"/>
                <w:noProof/>
              </w:rPr>
              <w:t>2.3.1</w:t>
            </w:r>
            <w:r w:rsidR="00BE5C79" w:rsidRPr="00BE5C79">
              <w:rPr>
                <w:rFonts w:asciiTheme="minorHAnsi" w:hAnsiTheme="minorHAnsi" w:cstheme="minorBidi"/>
                <w:noProof/>
                <w:sz w:val="22"/>
                <w:lang w:val="en-GB" w:eastAsia="en-GB"/>
              </w:rPr>
              <w:tab/>
            </w:r>
            <w:r w:rsidR="00BE5C79" w:rsidRPr="00BE5C79">
              <w:rPr>
                <w:rStyle w:val="Hyperlink"/>
                <w:bCs/>
                <w:noProof/>
              </w:rPr>
              <w:t>Traineriz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8 \h </w:instrText>
            </w:r>
            <w:r w:rsidR="00BE5C79" w:rsidRPr="00BE5C79">
              <w:rPr>
                <w:noProof/>
                <w:webHidden/>
              </w:rPr>
            </w:r>
            <w:r w:rsidR="00BE5C79" w:rsidRPr="00BE5C79">
              <w:rPr>
                <w:noProof/>
                <w:webHidden/>
              </w:rPr>
              <w:fldChar w:fldCharType="separate"/>
            </w:r>
            <w:r w:rsidR="00BE5C79" w:rsidRPr="00BE5C79">
              <w:rPr>
                <w:noProof/>
                <w:webHidden/>
              </w:rPr>
              <w:t>15</w:t>
            </w:r>
            <w:r w:rsidR="00BE5C79" w:rsidRPr="00BE5C79">
              <w:rPr>
                <w:noProof/>
                <w:webHidden/>
              </w:rPr>
              <w:fldChar w:fldCharType="end"/>
            </w:r>
          </w:hyperlink>
        </w:p>
        <w:p w14:paraId="46B2C408" w14:textId="77777777" w:rsidR="00BE5C79" w:rsidRPr="00BE5C79" w:rsidRDefault="008B5046">
          <w:pPr>
            <w:pStyle w:val="TOC3"/>
            <w:tabs>
              <w:tab w:val="left" w:pos="1320"/>
              <w:tab w:val="right" w:leader="dot" w:pos="9016"/>
            </w:tabs>
            <w:rPr>
              <w:rFonts w:asciiTheme="minorHAnsi" w:hAnsiTheme="minorHAnsi" w:cstheme="minorBidi"/>
              <w:noProof/>
              <w:sz w:val="22"/>
              <w:lang w:val="en-GB" w:eastAsia="en-GB"/>
            </w:rPr>
          </w:pPr>
          <w:hyperlink w:anchor="_Toc135040419" w:history="1">
            <w:r w:rsidR="00BE5C79" w:rsidRPr="00BE5C79">
              <w:rPr>
                <w:rStyle w:val="Hyperlink"/>
                <w:rFonts w:eastAsiaTheme="minorHAnsi"/>
                <w:noProof/>
              </w:rPr>
              <w:t>2.3.2</w:t>
            </w:r>
            <w:r w:rsidR="00BE5C79" w:rsidRPr="00BE5C79">
              <w:rPr>
                <w:rFonts w:asciiTheme="minorHAnsi" w:hAnsiTheme="minorHAnsi" w:cstheme="minorBidi"/>
                <w:noProof/>
                <w:sz w:val="22"/>
                <w:lang w:val="en-GB" w:eastAsia="en-GB"/>
              </w:rPr>
              <w:tab/>
            </w:r>
            <w:r w:rsidR="00BE5C79" w:rsidRPr="00BE5C79">
              <w:rPr>
                <w:rStyle w:val="Hyperlink"/>
                <w:bCs/>
                <w:noProof/>
              </w:rPr>
              <w:t>MyFitnessPal:</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19 \h </w:instrText>
            </w:r>
            <w:r w:rsidR="00BE5C79" w:rsidRPr="00BE5C79">
              <w:rPr>
                <w:noProof/>
                <w:webHidden/>
              </w:rPr>
            </w:r>
            <w:r w:rsidR="00BE5C79" w:rsidRPr="00BE5C79">
              <w:rPr>
                <w:noProof/>
                <w:webHidden/>
              </w:rPr>
              <w:fldChar w:fldCharType="separate"/>
            </w:r>
            <w:r w:rsidR="00BE5C79" w:rsidRPr="00BE5C79">
              <w:rPr>
                <w:noProof/>
                <w:webHidden/>
              </w:rPr>
              <w:t>16</w:t>
            </w:r>
            <w:r w:rsidR="00BE5C79" w:rsidRPr="00BE5C79">
              <w:rPr>
                <w:noProof/>
                <w:webHidden/>
              </w:rPr>
              <w:fldChar w:fldCharType="end"/>
            </w:r>
          </w:hyperlink>
        </w:p>
        <w:p w14:paraId="5317519A" w14:textId="77777777" w:rsidR="00BE5C79" w:rsidRPr="00BE5C79" w:rsidRDefault="008B5046">
          <w:pPr>
            <w:pStyle w:val="TOC3"/>
            <w:tabs>
              <w:tab w:val="left" w:pos="1320"/>
              <w:tab w:val="right" w:leader="dot" w:pos="9016"/>
            </w:tabs>
            <w:rPr>
              <w:rFonts w:asciiTheme="minorHAnsi" w:hAnsiTheme="minorHAnsi" w:cstheme="minorBidi"/>
              <w:noProof/>
              <w:sz w:val="22"/>
              <w:lang w:val="en-GB" w:eastAsia="en-GB"/>
            </w:rPr>
          </w:pPr>
          <w:hyperlink w:anchor="_Toc135040420" w:history="1">
            <w:r w:rsidR="00BE5C79" w:rsidRPr="00BE5C79">
              <w:rPr>
                <w:rStyle w:val="Hyperlink"/>
                <w:rFonts w:eastAsia="Times New Roman"/>
                <w:noProof/>
                <w:lang w:eastAsia="en-GB"/>
              </w:rPr>
              <w:t>2.3.3</w:t>
            </w:r>
            <w:r w:rsidR="00BE5C79" w:rsidRPr="00BE5C79">
              <w:rPr>
                <w:rFonts w:asciiTheme="minorHAnsi" w:hAnsiTheme="minorHAnsi" w:cstheme="minorBidi"/>
                <w:noProof/>
                <w:sz w:val="22"/>
                <w:lang w:val="en-GB" w:eastAsia="en-GB"/>
              </w:rPr>
              <w:tab/>
            </w:r>
            <w:r w:rsidR="00BE5C79" w:rsidRPr="00BE5C79">
              <w:rPr>
                <w:rStyle w:val="Hyperlink"/>
                <w:bCs/>
                <w:noProof/>
                <w:lang w:eastAsia="en-GB"/>
              </w:rPr>
              <w:t>Fitocracy:</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0 \h </w:instrText>
            </w:r>
            <w:r w:rsidR="00BE5C79" w:rsidRPr="00BE5C79">
              <w:rPr>
                <w:noProof/>
                <w:webHidden/>
              </w:rPr>
            </w:r>
            <w:r w:rsidR="00BE5C79" w:rsidRPr="00BE5C79">
              <w:rPr>
                <w:noProof/>
                <w:webHidden/>
              </w:rPr>
              <w:fldChar w:fldCharType="separate"/>
            </w:r>
            <w:r w:rsidR="00BE5C79" w:rsidRPr="00BE5C79">
              <w:rPr>
                <w:noProof/>
                <w:webHidden/>
              </w:rPr>
              <w:t>17</w:t>
            </w:r>
            <w:r w:rsidR="00BE5C79" w:rsidRPr="00BE5C79">
              <w:rPr>
                <w:noProof/>
                <w:webHidden/>
              </w:rPr>
              <w:fldChar w:fldCharType="end"/>
            </w:r>
          </w:hyperlink>
        </w:p>
        <w:p w14:paraId="40A273F6" w14:textId="77777777" w:rsidR="00BE5C79" w:rsidRPr="00BE5C79" w:rsidRDefault="008B5046">
          <w:pPr>
            <w:pStyle w:val="TOC3"/>
            <w:tabs>
              <w:tab w:val="left" w:pos="1320"/>
              <w:tab w:val="right" w:leader="dot" w:pos="9016"/>
            </w:tabs>
            <w:rPr>
              <w:rFonts w:asciiTheme="minorHAnsi" w:hAnsiTheme="minorHAnsi" w:cstheme="minorBidi"/>
              <w:noProof/>
              <w:sz w:val="22"/>
              <w:lang w:val="en-GB" w:eastAsia="en-GB"/>
            </w:rPr>
          </w:pPr>
          <w:hyperlink w:anchor="_Toc135040421" w:history="1">
            <w:r w:rsidR="00BE5C79" w:rsidRPr="00BE5C79">
              <w:rPr>
                <w:rStyle w:val="Hyperlink"/>
                <w:rFonts w:eastAsia="Times New Roman"/>
                <w:noProof/>
                <w:lang w:eastAsia="en-GB"/>
              </w:rPr>
              <w:t>2.3.4</w:t>
            </w:r>
            <w:r w:rsidR="00BE5C79" w:rsidRPr="00BE5C79">
              <w:rPr>
                <w:rFonts w:asciiTheme="minorHAnsi" w:hAnsiTheme="minorHAnsi" w:cstheme="minorBidi"/>
                <w:noProof/>
                <w:sz w:val="22"/>
                <w:lang w:val="en-GB" w:eastAsia="en-GB"/>
              </w:rPr>
              <w:tab/>
            </w:r>
            <w:r w:rsidR="00BE5C79" w:rsidRPr="00BE5C79">
              <w:rPr>
                <w:rStyle w:val="Hyperlink"/>
                <w:bCs/>
                <w:noProof/>
                <w:lang w:eastAsia="en-GB"/>
              </w:rPr>
              <w:t>TrueCoach:</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1 \h </w:instrText>
            </w:r>
            <w:r w:rsidR="00BE5C79" w:rsidRPr="00BE5C79">
              <w:rPr>
                <w:noProof/>
                <w:webHidden/>
              </w:rPr>
            </w:r>
            <w:r w:rsidR="00BE5C79" w:rsidRPr="00BE5C79">
              <w:rPr>
                <w:noProof/>
                <w:webHidden/>
              </w:rPr>
              <w:fldChar w:fldCharType="separate"/>
            </w:r>
            <w:r w:rsidR="00BE5C79" w:rsidRPr="00BE5C79">
              <w:rPr>
                <w:noProof/>
                <w:webHidden/>
              </w:rPr>
              <w:t>18</w:t>
            </w:r>
            <w:r w:rsidR="00BE5C79" w:rsidRPr="00BE5C79">
              <w:rPr>
                <w:noProof/>
                <w:webHidden/>
              </w:rPr>
              <w:fldChar w:fldCharType="end"/>
            </w:r>
          </w:hyperlink>
        </w:p>
        <w:p w14:paraId="3347773D"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22" w:history="1">
            <w:r w:rsidR="00BE5C79" w:rsidRPr="00BE5C79">
              <w:rPr>
                <w:rStyle w:val="Hyperlink"/>
                <w:rFonts w:cs="Times New Roman"/>
                <w:noProof/>
              </w:rPr>
              <w:t>CHAPTER THRE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2 \h </w:instrText>
            </w:r>
            <w:r w:rsidR="00BE5C79" w:rsidRPr="00BE5C79">
              <w:rPr>
                <w:noProof/>
                <w:webHidden/>
              </w:rPr>
            </w:r>
            <w:r w:rsidR="00BE5C79" w:rsidRPr="00BE5C79">
              <w:rPr>
                <w:noProof/>
                <w:webHidden/>
              </w:rPr>
              <w:fldChar w:fldCharType="separate"/>
            </w:r>
            <w:r w:rsidR="00BE5C79" w:rsidRPr="00BE5C79">
              <w:rPr>
                <w:noProof/>
                <w:webHidden/>
              </w:rPr>
              <w:t>20</w:t>
            </w:r>
            <w:r w:rsidR="00BE5C79" w:rsidRPr="00BE5C79">
              <w:rPr>
                <w:noProof/>
                <w:webHidden/>
              </w:rPr>
              <w:fldChar w:fldCharType="end"/>
            </w:r>
          </w:hyperlink>
        </w:p>
        <w:p w14:paraId="57B634F4" w14:textId="77777777" w:rsidR="00BE5C79" w:rsidRPr="00BE5C79" w:rsidRDefault="008B5046">
          <w:pPr>
            <w:pStyle w:val="TOC1"/>
            <w:tabs>
              <w:tab w:val="right" w:leader="dot" w:pos="9016"/>
            </w:tabs>
            <w:rPr>
              <w:rFonts w:asciiTheme="minorHAnsi" w:eastAsiaTheme="minorEastAsia" w:hAnsiTheme="minorHAnsi"/>
              <w:noProof/>
              <w:sz w:val="22"/>
              <w:lang w:eastAsia="en-GB"/>
            </w:rPr>
          </w:pPr>
          <w:hyperlink w:anchor="_Toc135040423" w:history="1">
            <w:r w:rsidR="00BE5C79" w:rsidRPr="00BE5C79">
              <w:rPr>
                <w:rStyle w:val="Hyperlink"/>
                <w:rFonts w:cs="Times New Roman"/>
                <w:noProof/>
              </w:rPr>
              <w:t>SYSTEMS ANALYSIS AND DESIG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3 \h </w:instrText>
            </w:r>
            <w:r w:rsidR="00BE5C79" w:rsidRPr="00BE5C79">
              <w:rPr>
                <w:noProof/>
                <w:webHidden/>
              </w:rPr>
            </w:r>
            <w:r w:rsidR="00BE5C79" w:rsidRPr="00BE5C79">
              <w:rPr>
                <w:noProof/>
                <w:webHidden/>
              </w:rPr>
              <w:fldChar w:fldCharType="separate"/>
            </w:r>
            <w:r w:rsidR="00BE5C79" w:rsidRPr="00BE5C79">
              <w:rPr>
                <w:noProof/>
                <w:webHidden/>
              </w:rPr>
              <w:t>20</w:t>
            </w:r>
            <w:r w:rsidR="00BE5C79" w:rsidRPr="00BE5C79">
              <w:rPr>
                <w:noProof/>
                <w:webHidden/>
              </w:rPr>
              <w:fldChar w:fldCharType="end"/>
            </w:r>
          </w:hyperlink>
        </w:p>
        <w:p w14:paraId="041A4DA9"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24" w:history="1">
            <w:r w:rsidR="00BE5C79" w:rsidRPr="00BE5C79">
              <w:rPr>
                <w:rStyle w:val="Hyperlink"/>
                <w:rFonts w:eastAsia="Times New Roman"/>
                <w:noProof/>
                <w:lang w:eastAsia="en-GB"/>
              </w:rPr>
              <w:t>3.1 PREAMBLE</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4 \h </w:instrText>
            </w:r>
            <w:r w:rsidR="00BE5C79" w:rsidRPr="00BE5C79">
              <w:rPr>
                <w:noProof/>
                <w:webHidden/>
              </w:rPr>
            </w:r>
            <w:r w:rsidR="00BE5C79" w:rsidRPr="00BE5C79">
              <w:rPr>
                <w:noProof/>
                <w:webHidden/>
              </w:rPr>
              <w:fldChar w:fldCharType="separate"/>
            </w:r>
            <w:r w:rsidR="00BE5C79" w:rsidRPr="00BE5C79">
              <w:rPr>
                <w:noProof/>
                <w:webHidden/>
              </w:rPr>
              <w:t>20</w:t>
            </w:r>
            <w:r w:rsidR="00BE5C79" w:rsidRPr="00BE5C79">
              <w:rPr>
                <w:noProof/>
                <w:webHidden/>
              </w:rPr>
              <w:fldChar w:fldCharType="end"/>
            </w:r>
          </w:hyperlink>
        </w:p>
        <w:p w14:paraId="0021F7C8"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25" w:history="1">
            <w:r w:rsidR="00BE5C79" w:rsidRPr="00BE5C79">
              <w:rPr>
                <w:rStyle w:val="Hyperlink"/>
                <w:rFonts w:eastAsia="Times New Roman"/>
                <w:noProof/>
                <w:lang w:eastAsia="en-GB"/>
              </w:rPr>
              <w:t>3.2 REQUIREMENT ANALYSIS</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5 \h </w:instrText>
            </w:r>
            <w:r w:rsidR="00BE5C79" w:rsidRPr="00BE5C79">
              <w:rPr>
                <w:noProof/>
                <w:webHidden/>
              </w:rPr>
            </w:r>
            <w:r w:rsidR="00BE5C79" w:rsidRPr="00BE5C79">
              <w:rPr>
                <w:noProof/>
                <w:webHidden/>
              </w:rPr>
              <w:fldChar w:fldCharType="separate"/>
            </w:r>
            <w:r w:rsidR="00BE5C79" w:rsidRPr="00BE5C79">
              <w:rPr>
                <w:noProof/>
                <w:webHidden/>
              </w:rPr>
              <w:t>20</w:t>
            </w:r>
            <w:r w:rsidR="00BE5C79" w:rsidRPr="00BE5C79">
              <w:rPr>
                <w:noProof/>
                <w:webHidden/>
              </w:rPr>
              <w:fldChar w:fldCharType="end"/>
            </w:r>
          </w:hyperlink>
        </w:p>
        <w:p w14:paraId="322B6DA7"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26" w:history="1">
            <w:r w:rsidR="00BE5C79" w:rsidRPr="00BE5C79">
              <w:rPr>
                <w:rStyle w:val="Hyperlink"/>
                <w:rFonts w:eastAsia="Times New Roman"/>
                <w:noProof/>
                <w:lang w:eastAsia="en-GB"/>
              </w:rPr>
              <w:t>3.2.1 FUNCTIONAL REQUIREMENTS</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6 \h </w:instrText>
            </w:r>
            <w:r w:rsidR="00BE5C79" w:rsidRPr="00BE5C79">
              <w:rPr>
                <w:noProof/>
                <w:webHidden/>
              </w:rPr>
            </w:r>
            <w:r w:rsidR="00BE5C79" w:rsidRPr="00BE5C79">
              <w:rPr>
                <w:noProof/>
                <w:webHidden/>
              </w:rPr>
              <w:fldChar w:fldCharType="separate"/>
            </w:r>
            <w:r w:rsidR="00BE5C79" w:rsidRPr="00BE5C79">
              <w:rPr>
                <w:noProof/>
                <w:webHidden/>
              </w:rPr>
              <w:t>20</w:t>
            </w:r>
            <w:r w:rsidR="00BE5C79" w:rsidRPr="00BE5C79">
              <w:rPr>
                <w:noProof/>
                <w:webHidden/>
              </w:rPr>
              <w:fldChar w:fldCharType="end"/>
            </w:r>
          </w:hyperlink>
        </w:p>
        <w:p w14:paraId="471A69C6"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27" w:history="1">
            <w:r w:rsidR="00BE5C79" w:rsidRPr="00BE5C79">
              <w:rPr>
                <w:rStyle w:val="Hyperlink"/>
                <w:rFonts w:eastAsia="Times New Roman"/>
                <w:noProof/>
                <w:lang w:eastAsia="en-GB"/>
              </w:rPr>
              <w:t>3.2.2 NON-FUNCTIONAL REQUIREMENTS</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7 \h </w:instrText>
            </w:r>
            <w:r w:rsidR="00BE5C79" w:rsidRPr="00BE5C79">
              <w:rPr>
                <w:noProof/>
                <w:webHidden/>
              </w:rPr>
            </w:r>
            <w:r w:rsidR="00BE5C79" w:rsidRPr="00BE5C79">
              <w:rPr>
                <w:noProof/>
                <w:webHidden/>
              </w:rPr>
              <w:fldChar w:fldCharType="separate"/>
            </w:r>
            <w:r w:rsidR="00BE5C79" w:rsidRPr="00BE5C79">
              <w:rPr>
                <w:noProof/>
                <w:webHidden/>
              </w:rPr>
              <w:t>22</w:t>
            </w:r>
            <w:r w:rsidR="00BE5C79" w:rsidRPr="00BE5C79">
              <w:rPr>
                <w:noProof/>
                <w:webHidden/>
              </w:rPr>
              <w:fldChar w:fldCharType="end"/>
            </w:r>
          </w:hyperlink>
        </w:p>
        <w:p w14:paraId="5B58AB71"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28" w:history="1">
            <w:r w:rsidR="00BE5C79" w:rsidRPr="00BE5C79">
              <w:rPr>
                <w:rStyle w:val="Hyperlink"/>
                <w:rFonts w:eastAsia="Times New Roman"/>
                <w:noProof/>
                <w:lang w:eastAsia="en-GB"/>
              </w:rPr>
              <w:t>3.4 SYSTEM DESIG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8 \h </w:instrText>
            </w:r>
            <w:r w:rsidR="00BE5C79" w:rsidRPr="00BE5C79">
              <w:rPr>
                <w:noProof/>
                <w:webHidden/>
              </w:rPr>
            </w:r>
            <w:r w:rsidR="00BE5C79" w:rsidRPr="00BE5C79">
              <w:rPr>
                <w:noProof/>
                <w:webHidden/>
              </w:rPr>
              <w:fldChar w:fldCharType="separate"/>
            </w:r>
            <w:r w:rsidR="00BE5C79" w:rsidRPr="00BE5C79">
              <w:rPr>
                <w:noProof/>
                <w:webHidden/>
              </w:rPr>
              <w:t>23</w:t>
            </w:r>
            <w:r w:rsidR="00BE5C79" w:rsidRPr="00BE5C79">
              <w:rPr>
                <w:noProof/>
                <w:webHidden/>
              </w:rPr>
              <w:fldChar w:fldCharType="end"/>
            </w:r>
          </w:hyperlink>
        </w:p>
        <w:p w14:paraId="73B5F812"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29" w:history="1">
            <w:r w:rsidR="00BE5C79" w:rsidRPr="00BE5C79">
              <w:rPr>
                <w:rStyle w:val="Hyperlink"/>
                <w:rFonts w:eastAsia="Times New Roman"/>
                <w:noProof/>
                <w:lang w:eastAsia="en-GB"/>
              </w:rPr>
              <w:t>3.4.1 Logical Desig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29 \h </w:instrText>
            </w:r>
            <w:r w:rsidR="00BE5C79" w:rsidRPr="00BE5C79">
              <w:rPr>
                <w:noProof/>
                <w:webHidden/>
              </w:rPr>
            </w:r>
            <w:r w:rsidR="00BE5C79" w:rsidRPr="00BE5C79">
              <w:rPr>
                <w:noProof/>
                <w:webHidden/>
              </w:rPr>
              <w:fldChar w:fldCharType="separate"/>
            </w:r>
            <w:r w:rsidR="00BE5C79" w:rsidRPr="00BE5C79">
              <w:rPr>
                <w:noProof/>
                <w:webHidden/>
              </w:rPr>
              <w:t>23</w:t>
            </w:r>
            <w:r w:rsidR="00BE5C79" w:rsidRPr="00BE5C79">
              <w:rPr>
                <w:noProof/>
                <w:webHidden/>
              </w:rPr>
              <w:fldChar w:fldCharType="end"/>
            </w:r>
          </w:hyperlink>
        </w:p>
        <w:p w14:paraId="26FACB91"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30" w:history="1">
            <w:r w:rsidR="00BE5C79" w:rsidRPr="00BE5C79">
              <w:rPr>
                <w:rStyle w:val="Hyperlink"/>
                <w:rFonts w:eastAsia="Times New Roman"/>
                <w:noProof/>
                <w:lang w:eastAsia="en-GB"/>
              </w:rPr>
              <w:t>3.5 PHYSICAL DESIGN</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30 \h </w:instrText>
            </w:r>
            <w:r w:rsidR="00BE5C79" w:rsidRPr="00BE5C79">
              <w:rPr>
                <w:noProof/>
                <w:webHidden/>
              </w:rPr>
            </w:r>
            <w:r w:rsidR="00BE5C79" w:rsidRPr="00BE5C79">
              <w:rPr>
                <w:noProof/>
                <w:webHidden/>
              </w:rPr>
              <w:fldChar w:fldCharType="separate"/>
            </w:r>
            <w:r w:rsidR="00BE5C79" w:rsidRPr="00BE5C79">
              <w:rPr>
                <w:noProof/>
                <w:webHidden/>
              </w:rPr>
              <w:t>23</w:t>
            </w:r>
            <w:r w:rsidR="00BE5C79" w:rsidRPr="00BE5C79">
              <w:rPr>
                <w:noProof/>
                <w:webHidden/>
              </w:rPr>
              <w:fldChar w:fldCharType="end"/>
            </w:r>
          </w:hyperlink>
        </w:p>
        <w:p w14:paraId="7E604B6B"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31" w:history="1">
            <w:r w:rsidR="00BE5C79" w:rsidRPr="00BE5C79">
              <w:rPr>
                <w:rStyle w:val="Hyperlink"/>
                <w:rFonts w:eastAsia="Times New Roman"/>
                <w:noProof/>
                <w:lang w:eastAsia="en-GB"/>
              </w:rPr>
              <w:t>3.5.1 Use Case Diagram</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31 \h </w:instrText>
            </w:r>
            <w:r w:rsidR="00BE5C79" w:rsidRPr="00BE5C79">
              <w:rPr>
                <w:noProof/>
                <w:webHidden/>
              </w:rPr>
            </w:r>
            <w:r w:rsidR="00BE5C79" w:rsidRPr="00BE5C79">
              <w:rPr>
                <w:noProof/>
                <w:webHidden/>
              </w:rPr>
              <w:fldChar w:fldCharType="separate"/>
            </w:r>
            <w:r w:rsidR="00BE5C79" w:rsidRPr="00BE5C79">
              <w:rPr>
                <w:noProof/>
                <w:webHidden/>
              </w:rPr>
              <w:t>23</w:t>
            </w:r>
            <w:r w:rsidR="00BE5C79" w:rsidRPr="00BE5C79">
              <w:rPr>
                <w:noProof/>
                <w:webHidden/>
              </w:rPr>
              <w:fldChar w:fldCharType="end"/>
            </w:r>
          </w:hyperlink>
        </w:p>
        <w:p w14:paraId="4F3A4E97" w14:textId="77777777" w:rsidR="00BE5C79" w:rsidRPr="00BE5C79" w:rsidRDefault="008B5046">
          <w:pPr>
            <w:pStyle w:val="TOC3"/>
            <w:tabs>
              <w:tab w:val="right" w:leader="dot" w:pos="9016"/>
            </w:tabs>
            <w:rPr>
              <w:rFonts w:asciiTheme="minorHAnsi" w:hAnsiTheme="minorHAnsi" w:cstheme="minorBidi"/>
              <w:noProof/>
              <w:sz w:val="22"/>
              <w:lang w:val="en-GB" w:eastAsia="en-GB"/>
            </w:rPr>
          </w:pPr>
          <w:hyperlink w:anchor="_Toc135040432" w:history="1">
            <w:r w:rsidR="00BE5C79" w:rsidRPr="00BE5C79">
              <w:rPr>
                <w:rStyle w:val="Hyperlink"/>
                <w:rFonts w:eastAsia="Times New Roman"/>
                <w:noProof/>
                <w:lang w:eastAsia="en-GB"/>
              </w:rPr>
              <w:t>3.5.2 Activity Diagram</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32 \h </w:instrText>
            </w:r>
            <w:r w:rsidR="00BE5C79" w:rsidRPr="00BE5C79">
              <w:rPr>
                <w:noProof/>
                <w:webHidden/>
              </w:rPr>
            </w:r>
            <w:r w:rsidR="00BE5C79" w:rsidRPr="00BE5C79">
              <w:rPr>
                <w:noProof/>
                <w:webHidden/>
              </w:rPr>
              <w:fldChar w:fldCharType="separate"/>
            </w:r>
            <w:r w:rsidR="00BE5C79" w:rsidRPr="00BE5C79">
              <w:rPr>
                <w:noProof/>
                <w:webHidden/>
              </w:rPr>
              <w:t>23</w:t>
            </w:r>
            <w:r w:rsidR="00BE5C79" w:rsidRPr="00BE5C79">
              <w:rPr>
                <w:noProof/>
                <w:webHidden/>
              </w:rPr>
              <w:fldChar w:fldCharType="end"/>
            </w:r>
          </w:hyperlink>
        </w:p>
        <w:p w14:paraId="0AE5E77A" w14:textId="77777777" w:rsidR="00BE5C79" w:rsidRPr="00BE5C79" w:rsidRDefault="008B5046">
          <w:pPr>
            <w:pStyle w:val="TOC2"/>
            <w:tabs>
              <w:tab w:val="right" w:leader="dot" w:pos="9016"/>
            </w:tabs>
            <w:rPr>
              <w:rFonts w:asciiTheme="minorHAnsi" w:hAnsiTheme="minorHAnsi" w:cstheme="minorBidi"/>
              <w:noProof/>
              <w:sz w:val="22"/>
              <w:lang w:val="en-GB" w:eastAsia="en-GB"/>
            </w:rPr>
          </w:pPr>
          <w:hyperlink w:anchor="_Toc135040433" w:history="1">
            <w:r w:rsidR="00BE5C79" w:rsidRPr="00BE5C79">
              <w:rPr>
                <w:rStyle w:val="Hyperlink"/>
                <w:rFonts w:eastAsia="Times New Roman"/>
                <w:noProof/>
                <w:lang w:eastAsia="en-GB"/>
              </w:rPr>
              <w:t>REFERENCES</w:t>
            </w:r>
            <w:r w:rsidR="00BE5C79" w:rsidRPr="00BE5C79">
              <w:rPr>
                <w:noProof/>
                <w:webHidden/>
              </w:rPr>
              <w:tab/>
            </w:r>
            <w:r w:rsidR="00BE5C79" w:rsidRPr="00BE5C79">
              <w:rPr>
                <w:noProof/>
                <w:webHidden/>
              </w:rPr>
              <w:fldChar w:fldCharType="begin"/>
            </w:r>
            <w:r w:rsidR="00BE5C79" w:rsidRPr="00BE5C79">
              <w:rPr>
                <w:noProof/>
                <w:webHidden/>
              </w:rPr>
              <w:instrText xml:space="preserve"> PAGEREF _Toc135040433 \h </w:instrText>
            </w:r>
            <w:r w:rsidR="00BE5C79" w:rsidRPr="00BE5C79">
              <w:rPr>
                <w:noProof/>
                <w:webHidden/>
              </w:rPr>
            </w:r>
            <w:r w:rsidR="00BE5C79" w:rsidRPr="00BE5C79">
              <w:rPr>
                <w:noProof/>
                <w:webHidden/>
              </w:rPr>
              <w:fldChar w:fldCharType="separate"/>
            </w:r>
            <w:r w:rsidR="00BE5C79" w:rsidRPr="00BE5C79">
              <w:rPr>
                <w:noProof/>
                <w:webHidden/>
              </w:rPr>
              <w:t>24</w:t>
            </w:r>
            <w:r w:rsidR="00BE5C79" w:rsidRPr="00BE5C79">
              <w:rPr>
                <w:noProof/>
                <w:webHidden/>
              </w:rPr>
              <w:fldChar w:fldCharType="end"/>
            </w:r>
          </w:hyperlink>
        </w:p>
        <w:p w14:paraId="01A82249" w14:textId="7B09A0B2" w:rsidR="005B1E89" w:rsidRDefault="005B1E89" w:rsidP="00A948F3">
          <w:r w:rsidRPr="00BE5C79">
            <w:rPr>
              <w:noProof/>
            </w:rPr>
            <w:fldChar w:fldCharType="end"/>
          </w:r>
        </w:p>
      </w:sdtContent>
    </w:sdt>
    <w:p w14:paraId="7E2330C5" w14:textId="77777777" w:rsidR="005351AF" w:rsidRDefault="005351AF">
      <w:pPr>
        <w:spacing w:before="0" w:after="160" w:line="259" w:lineRule="auto"/>
        <w:rPr>
          <w:rFonts w:eastAsiaTheme="majorEastAsia" w:cs="Times New Roman"/>
          <w:b/>
          <w:sz w:val="34"/>
          <w:szCs w:val="34"/>
          <w:lang w:val="en-US"/>
        </w:rPr>
      </w:pPr>
      <w:r>
        <w:rPr>
          <w:rFonts w:cs="Times New Roman"/>
          <w:b/>
          <w:sz w:val="34"/>
          <w:szCs w:val="34"/>
        </w:rPr>
        <w:br w:type="page"/>
      </w:r>
    </w:p>
    <w:p w14:paraId="50FD2763" w14:textId="4BB51CEB" w:rsidR="00357382" w:rsidRPr="00B24852" w:rsidRDefault="00357382" w:rsidP="00A948F3">
      <w:pPr>
        <w:pStyle w:val="Heading1"/>
        <w:jc w:val="center"/>
        <w:rPr>
          <w:rFonts w:ascii="Times New Roman" w:hAnsi="Times New Roman" w:cs="Times New Roman"/>
          <w:b/>
          <w:color w:val="auto"/>
          <w:sz w:val="34"/>
          <w:szCs w:val="34"/>
        </w:rPr>
      </w:pPr>
      <w:bookmarkStart w:id="3" w:name="_Toc135040400"/>
      <w:r w:rsidRPr="00B24852">
        <w:rPr>
          <w:rFonts w:ascii="Times New Roman" w:hAnsi="Times New Roman" w:cs="Times New Roman"/>
          <w:b/>
          <w:color w:val="auto"/>
          <w:sz w:val="34"/>
          <w:szCs w:val="34"/>
        </w:rPr>
        <w:lastRenderedPageBreak/>
        <w:t>CHAPTER ONE</w:t>
      </w:r>
      <w:bookmarkEnd w:id="3"/>
    </w:p>
    <w:p w14:paraId="1ADCEDFD" w14:textId="0B797164" w:rsidR="00357382" w:rsidRPr="00116E1E" w:rsidRDefault="00357382" w:rsidP="0047538C">
      <w:pPr>
        <w:pStyle w:val="Heading1"/>
        <w:spacing w:after="400"/>
        <w:jc w:val="center"/>
        <w:rPr>
          <w:rFonts w:ascii="Times New Roman" w:hAnsi="Times New Roman" w:cs="Times New Roman"/>
          <w:b/>
          <w:color w:val="auto"/>
          <w:sz w:val="34"/>
          <w:szCs w:val="34"/>
        </w:rPr>
      </w:pPr>
      <w:bookmarkStart w:id="4" w:name="_Toc135040401"/>
      <w:r w:rsidRPr="00116E1E">
        <w:rPr>
          <w:rFonts w:ascii="Times New Roman" w:hAnsi="Times New Roman" w:cs="Times New Roman"/>
          <w:b/>
          <w:color w:val="auto"/>
          <w:sz w:val="34"/>
          <w:szCs w:val="34"/>
        </w:rPr>
        <w:t>INTRODUCTION</w:t>
      </w:r>
      <w:bookmarkEnd w:id="4"/>
    </w:p>
    <w:p w14:paraId="3388A588" w14:textId="77777777" w:rsidR="00357382" w:rsidRPr="00116E1E" w:rsidRDefault="00357382" w:rsidP="00A948F3">
      <w:pPr>
        <w:pStyle w:val="Heading2"/>
        <w:rPr>
          <w:rFonts w:ascii="Times New Roman" w:hAnsi="Times New Roman" w:cs="Times New Roman"/>
          <w:b/>
          <w:sz w:val="28"/>
          <w:szCs w:val="28"/>
        </w:rPr>
      </w:pPr>
      <w:bookmarkStart w:id="5" w:name="_Toc135040402"/>
      <w:r w:rsidRPr="00116E1E">
        <w:rPr>
          <w:rFonts w:ascii="Times New Roman" w:hAnsi="Times New Roman" w:cs="Times New Roman"/>
          <w:b/>
          <w:color w:val="auto"/>
          <w:sz w:val="28"/>
          <w:szCs w:val="28"/>
        </w:rPr>
        <w:t>1.1 BACKGROUND OF STUDY</w:t>
      </w:r>
      <w:bookmarkEnd w:id="5"/>
      <w:r w:rsidRPr="00116E1E">
        <w:rPr>
          <w:rFonts w:ascii="Times New Roman" w:hAnsi="Times New Roman" w:cs="Times New Roman"/>
          <w:b/>
          <w:sz w:val="28"/>
          <w:szCs w:val="28"/>
        </w:rPr>
        <w:tab/>
      </w:r>
    </w:p>
    <w:p w14:paraId="1C433158" w14:textId="77777777" w:rsidR="00163DE3" w:rsidRPr="00DA1CED" w:rsidRDefault="00D330E2" w:rsidP="0047538C">
      <w:r w:rsidRPr="00DA1CED">
        <w:t xml:space="preserve">Covenant University Fitness Gym is one of the many gyms located at various universities across Nigeria. The fitness </w:t>
      </w:r>
      <w:proofErr w:type="spellStart"/>
      <w:r w:rsidRPr="00DA1CED">
        <w:t>center</w:t>
      </w:r>
      <w:proofErr w:type="spellEnd"/>
      <w:r w:rsidRPr="00DA1CED">
        <w:t xml:space="preserve"> was established in Covenant University's ultra-modern sports complex which was officially commissioned on Wednesday, December 5, 2007, and it has </w:t>
      </w:r>
      <w:r w:rsidR="00904949">
        <w:t>managed to register quite a goo</w:t>
      </w:r>
      <w:r w:rsidR="005311B5">
        <w:t>d</w:t>
      </w:r>
      <w:r w:rsidRPr="00DA1CED">
        <w:t xml:space="preserve"> number of students over the years. The gym manages to receive a few new members every month due to the low cost of registration and being the only gym operating in the area. Covenant University Fitness Gym provides exercise equipment for gym members and gym visitors to practice fitness and exercise routines. Other than that, the fitness </w:t>
      </w:r>
      <w:proofErr w:type="spellStart"/>
      <w:r w:rsidRPr="00DA1CED">
        <w:t>center</w:t>
      </w:r>
      <w:proofErr w:type="spellEnd"/>
      <w:r w:rsidRPr="00DA1CED">
        <w:t xml:space="preserve"> also provides personal trainer services for members that want to train personally to certified personal trainers</w:t>
      </w:r>
      <w:r w:rsidR="00B20A50" w:rsidRPr="00DA1CED">
        <w:fldChar w:fldCharType="begin"/>
      </w:r>
      <w:r w:rsidR="00695FD1" w:rsidRPr="00DA1CED">
        <w:instrText xml:space="preserve"> ADDIN ZOTERO_ITEM CSL_CITATION {"citationID":"1SsB1rP8","properties":{"formattedCitation":"(Covenant, 2009)","plainCitation":"(Covenant, 2009)","noteIndex":0},"citationItems":[{"id":4,"uris":["http://zotero.org/users/local/xwZHzrPw/items/4WV4LRR8"],"itemData":{"id":4,"type":"webpage","abstract":"It was an evening of fun, relaxation and rekindling of passion for sports, as Covenant University's ultra modern sports complex was officially commissioned on Wednesday, December 5, 2007....","container-title":"Covenant University","language":"en-gb","title":"CU commissions ultra modern sports complex","URL":"https://covenantuniversity.edu.ng/information/more/covenant-news/252-cu-commissions-ultra-modern-sports-complex","author":[{"family":"Covenant","given":""}],"accessed":{"date-parts":[["2023",2,26]]},"issued":{"date-parts":[["2009",1,29]]}}}],"schema":"https://github.com/citation-style-language/schema/raw/master/csl-citation.json"} </w:instrText>
      </w:r>
      <w:r w:rsidR="00B20A50" w:rsidRPr="00DA1CED">
        <w:fldChar w:fldCharType="separate"/>
      </w:r>
      <w:r w:rsidR="00695FD1" w:rsidRPr="00DA1CED">
        <w:t>(Covenant, 2009)</w:t>
      </w:r>
      <w:r w:rsidR="00B20A50" w:rsidRPr="00DA1CED">
        <w:fldChar w:fldCharType="end"/>
      </w:r>
      <w:r w:rsidRPr="00DA1CED">
        <w:t>.</w:t>
      </w:r>
    </w:p>
    <w:p w14:paraId="58C8B5C3" w14:textId="77777777" w:rsidR="00FE38D0" w:rsidRPr="00FE38D0" w:rsidRDefault="00FE38D0" w:rsidP="0047538C">
      <w:r w:rsidRPr="00FE38D0">
        <w:t xml:space="preserve">A web-based gym management system with an accountability partner aims to address the problems with traditional gym management by providing a more efficient and convenient way for gym-goers to manage their fitness goals and track their progress. The main problem with traditional gym management is that it can be difficult for individuals to stay motivated and on track with their fitness goals. </w:t>
      </w:r>
      <w:r w:rsidRPr="0047538C">
        <w:t>Having an accountability partner can help to solve this problem by providing individuals with someone to hold them accountable and keep them motivated.</w:t>
      </w:r>
    </w:p>
    <w:p w14:paraId="26F1EDE8" w14:textId="77777777" w:rsidR="00FE38D0" w:rsidRPr="00FE38D0" w:rsidRDefault="00FE38D0" w:rsidP="0047538C">
      <w:r w:rsidRPr="00FE38D0">
        <w:t>Existing work that has been done to solve this problem includes the development of fitness-tracking apps and online workout programs. However, these solutions may not provide the same level of accountability and motivation as having a real-life accountability partner.</w:t>
      </w:r>
    </w:p>
    <w:p w14:paraId="2A409E9F" w14:textId="11E31EC1" w:rsidR="00FE38D0" w:rsidRPr="00FE38D0" w:rsidRDefault="00FE38D0" w:rsidP="0047538C">
      <w:r w:rsidRPr="00FE38D0">
        <w:t>An accountability partner can motivate individuals to work out by providing them with someone to share their fitness journey with, providing regular check-ins and support,</w:t>
      </w:r>
      <w:r w:rsidR="00537706">
        <w:t xml:space="preserve"> </w:t>
      </w:r>
      <w:r w:rsidRPr="00FE38D0">
        <w:t>and holding them accountable for their actions. This can help individuals to stay on track with their fitness goals and achieve their desired results</w:t>
      </w:r>
      <w:r w:rsidR="00B20A50" w:rsidRPr="00DA1CED">
        <w:fldChar w:fldCharType="begin"/>
      </w:r>
      <w:r w:rsidR="00695FD1" w:rsidRPr="00DA1CED">
        <w:instrText xml:space="preserve"> ADDIN ZOTERO_ITEM CSL_CITATION {"citationID":"fhW7pMZs","properties":{"formattedCitation":"({\\i{}Washington Post}, 2020)","plainCitation":"(Washington Post, 2020)","noteIndex":0},"citationItems":[{"id":9,"uris":["http://zotero.org/users/local/xwZHzrPw/items/5WZIJQZZ"],"itemData":{"id":9,"type":"article-newspaper","abstract":"Tips for choosing the right person and structuring your partnership.","container-title":"Washington Post","ISSN":"0190-8286","language":"en-US","source":"www.washingtonpost.com","title":"Skipped your workout — again? An accountability partner can help you meet your fitness goals.","title-short":"Skipped your workout — again?","URL":"https://www.washingtonpost.com/lifestyle/wellness/skipped-your-workout--again-an-accountability-partner-can-help-you-meet-your-fitness-goals/2020/08/03/a1b15202-d109-11ea-9038-af089b63ac21_story.html","accessed":{"date-parts":[["2023",2,26]]},"issued":{"date-parts":[["2020",8,4]]}}}],"schema":"https://github.com/citation-style-language/schema/raw/master/csl-citation.json"} </w:instrText>
      </w:r>
      <w:r w:rsidR="00B20A50" w:rsidRPr="00DA1CED">
        <w:fldChar w:fldCharType="separate"/>
      </w:r>
      <w:r w:rsidR="00695FD1" w:rsidRPr="00DA1CED">
        <w:rPr>
          <w:szCs w:val="24"/>
        </w:rPr>
        <w:t>(</w:t>
      </w:r>
      <w:r w:rsidR="004C07DC" w:rsidRPr="00E9426B">
        <w:rPr>
          <w:szCs w:val="24"/>
        </w:rPr>
        <w:t>Heath</w:t>
      </w:r>
      <w:r w:rsidR="00695FD1" w:rsidRPr="00DA1CED">
        <w:rPr>
          <w:szCs w:val="24"/>
        </w:rPr>
        <w:t>, 2020)</w:t>
      </w:r>
      <w:r w:rsidR="00B20A50" w:rsidRPr="00DA1CED">
        <w:fldChar w:fldCharType="end"/>
      </w:r>
      <w:r w:rsidRPr="00DA1CED">
        <w:t>.</w:t>
      </w:r>
    </w:p>
    <w:p w14:paraId="0C11FC3A" w14:textId="77777777" w:rsidR="00B474E6" w:rsidRDefault="00FE38D0" w:rsidP="0047538C">
      <w:r w:rsidRPr="00FE38D0">
        <w:t xml:space="preserve">In the design and implementation of a web-based gym management system with an accountability partner, it is important to consider factors such as user interface design, data security, and integration with fitness tracking devices to ensure that the system is easy to use </w:t>
      </w:r>
      <w:r w:rsidRPr="00FE38D0">
        <w:lastRenderedPageBreak/>
        <w:t>and provides accurate and secure tracking of progress.</w:t>
      </w:r>
      <w:r>
        <w:t xml:space="preserve"> </w:t>
      </w:r>
      <w:r w:rsidR="00D330E2" w:rsidRPr="00B474E6">
        <w:t xml:space="preserve">The services will include training, fitness, nutrition, health advice, and consultation. Lastly, the fitness </w:t>
      </w:r>
      <w:proofErr w:type="spellStart"/>
      <w:r w:rsidR="00D330E2" w:rsidRPr="00B474E6">
        <w:t>center</w:t>
      </w:r>
      <w:proofErr w:type="spellEnd"/>
      <w:r w:rsidR="00D330E2" w:rsidRPr="00B474E6">
        <w:t xml:space="preserve"> also involves giving lectures about the right foods to eat and supplements to take to attain fitness goals. Despite all the services being provided at Covenant University's Fitness Gym, which are modern and updated, the system that is being used by the firm is s</w:t>
      </w:r>
      <w:r w:rsidR="00810D05" w:rsidRPr="00B474E6">
        <w:t>till done traditionally</w:t>
      </w:r>
      <w:r w:rsidR="00D330E2" w:rsidRPr="00B474E6">
        <w:t>. As for registration for membership, booking of personal trainers, and lectures on health supplements, visitors must go there by themselves, and the process will be done manually. To resolve the issue, a web-based system is proposed to be developed to ease the gym management in handling all the services provided</w:t>
      </w:r>
      <w:r>
        <w:t>.</w:t>
      </w:r>
    </w:p>
    <w:p w14:paraId="0CC42E59" w14:textId="4E2E5A88" w:rsidR="00357382" w:rsidRPr="00116E1E" w:rsidRDefault="00357382" w:rsidP="00A948F3">
      <w:pPr>
        <w:pStyle w:val="Heading2"/>
        <w:rPr>
          <w:rFonts w:ascii="Times New Roman" w:hAnsi="Times New Roman" w:cs="Times New Roman"/>
          <w:b/>
          <w:color w:val="auto"/>
          <w:sz w:val="28"/>
          <w:szCs w:val="28"/>
        </w:rPr>
      </w:pPr>
      <w:bookmarkStart w:id="6" w:name="_Toc135040403"/>
      <w:r w:rsidRPr="00116E1E">
        <w:rPr>
          <w:rFonts w:ascii="Times New Roman" w:hAnsi="Times New Roman" w:cs="Times New Roman"/>
          <w:b/>
          <w:color w:val="auto"/>
          <w:sz w:val="28"/>
          <w:szCs w:val="28"/>
        </w:rPr>
        <w:t xml:space="preserve">1.2 STATEMENT OF </w:t>
      </w:r>
      <w:r w:rsidR="005351AF">
        <w:rPr>
          <w:rFonts w:ascii="Times New Roman" w:hAnsi="Times New Roman" w:cs="Times New Roman"/>
          <w:b/>
          <w:color w:val="auto"/>
          <w:sz w:val="28"/>
          <w:szCs w:val="28"/>
        </w:rPr>
        <w:t xml:space="preserve">THE </w:t>
      </w:r>
      <w:r w:rsidRPr="00116E1E">
        <w:rPr>
          <w:rFonts w:ascii="Times New Roman" w:hAnsi="Times New Roman" w:cs="Times New Roman"/>
          <w:b/>
          <w:color w:val="auto"/>
          <w:sz w:val="28"/>
          <w:szCs w:val="28"/>
        </w:rPr>
        <w:t>PROBLEM</w:t>
      </w:r>
      <w:bookmarkEnd w:id="6"/>
    </w:p>
    <w:p w14:paraId="5D32CA4C" w14:textId="5777B708" w:rsidR="00357382" w:rsidRPr="00B474E6" w:rsidRDefault="00183AD7" w:rsidP="0047538C">
      <w:r w:rsidRPr="00B474E6">
        <w:t xml:space="preserve">The management of Covenant University's fitness </w:t>
      </w:r>
      <w:proofErr w:type="spellStart"/>
      <w:r w:rsidRPr="00B474E6">
        <w:t>center</w:t>
      </w:r>
      <w:proofErr w:type="spellEnd"/>
      <w:r w:rsidRPr="00B474E6">
        <w:t xml:space="preserve"> is still done manually at the moment. New members are registered by filling out a registration form on paper. Despite the growing number of gym members, the management team still records each member's information using paper and files. The traditional method's application is ineffective since it will make it difficult for the staff to maintain track of the records of their members. Additionally, it will make it more difficult for the staff to update members' files throughout the membership renewal process because they will need to look for those files</w:t>
      </w:r>
      <w:r w:rsidR="005351AF">
        <w:t xml:space="preserve"> </w:t>
      </w:r>
      <w:r w:rsidR="00B20A50" w:rsidRPr="00DA1CED">
        <w:fldChar w:fldCharType="begin"/>
      </w:r>
      <w:r w:rsidR="00695FD1" w:rsidRPr="00DA1CED">
        <w:instrText xml:space="preserve"> ADDIN ZOTERO_ITEM CSL_CITATION {"citationID":"4mmmGFEz","properties":{"formattedCitation":"(Nur Farzana, 2019)","plainCitation":"(Nur Farzana, 2019)","noteIndex":0},"citationItems":[{"id":15,"uris":["http://zotero.org/users/local/xwZHzrPw/items/RJ4H5AR7"],"itemData":{"id":15,"type":"webpage","abstract":"Gym Management System for MN Fitness Gym is an online management system that will be used by the gym members, visitors and the management staff of MN Fitness Gym. This system will help the management staff to administer the gym member’s record via online to replace the traditional\nmethod that the gym used. Previously, the MN Fitness Gym keep their member’s record by only using the file paper-based system. The usage of the traditional method is not efficient because the method consumes time whenever an update or searching of gym’s member’s record is performed. Therefore, this system is proposed to solve the stated problem. Besides, this system is also proposed to enable the gym members or non-members to perform either registration, reservation or purchases activity on any of the gym’s services without have to come to the counter. The development of the proposed system has\nbeen planned thoroughly by referring to the project’s main objectives. The methodology that has applied\nduring the development of the project is the Agile Methodology.","genre":"Final Year Project Report","language":"en","note":"publisher: Universiti Malaysia Sarawak, (UNIMAS)","title":"GYM MANAGEMENT SYSTEM FOR MN FITNESS GYM","URL":"https://ir.unimas.my/id/eprint/33919/","author":[{"family":"Nur Farzana","given":"Roslan"}],"accessed":{"date-parts":[["2023",2,26]]},"issued":{"date-parts":[["2019"]]}}}],"schema":"https://github.com/citation-style-language/schema/raw/master/csl-citation.json"} </w:instrText>
      </w:r>
      <w:r w:rsidR="00B20A50" w:rsidRPr="00DA1CED">
        <w:fldChar w:fldCharType="separate"/>
      </w:r>
      <w:r w:rsidR="00695FD1" w:rsidRPr="00DA1CED">
        <w:t>(Farzana, 2019)</w:t>
      </w:r>
      <w:r w:rsidR="00B20A50" w:rsidRPr="00DA1CED">
        <w:fldChar w:fldCharType="end"/>
      </w:r>
      <w:r w:rsidRPr="00DA1CED">
        <w:t xml:space="preserve">. </w:t>
      </w:r>
      <w:r w:rsidRPr="00B474E6">
        <w:t>The same processes apply to booking personal trainer services, whereby a personal trainer must be reserved personally at the counter because management does not offer an online booking system. Overall, the gym's manual management approach is ineffective because it did not make the management of the facility a seamless process. Because of poor operations, many extra procedures are required to complete any process that might be simply resolved with a more appropriate and better system</w:t>
      </w:r>
      <w:r w:rsidR="005351AF">
        <w:t xml:space="preserve"> </w:t>
      </w:r>
      <w:r w:rsidR="00B20A50">
        <w:fldChar w:fldCharType="begin"/>
      </w:r>
      <w:r w:rsidR="00695FD1">
        <w:instrText xml:space="preserve"> ADDIN ZOTERO_ITEM CSL_CITATION {"citationID":"WfQxigy1","properties":{"formattedCitation":"(Gamage, 2017)","plainCitation":"(Gamage, 2017)","noteIndex":0},"citationItems":[{"id":1,"uris":["http://zotero.org/users/local/xwZHzrPw/items/IUVJ2PM5"],"itemData":{"id":1,"type":"thesis","genre":"PhD Thesis","source":"Google Scholar","title":"Web based Gym Management System","author":[{"family":"Gamage","given":"KGST"}],"issued":{"date-parts":[["2017"]]}}}],"schema":"https://github.com/citation-style-language/schema/raw/master/csl-citation.json"} </w:instrText>
      </w:r>
      <w:r w:rsidR="00B20A50">
        <w:fldChar w:fldCharType="separate"/>
      </w:r>
      <w:r w:rsidR="00695FD1" w:rsidRPr="00695FD1">
        <w:t>(Gamage, 2017)</w:t>
      </w:r>
      <w:r w:rsidR="00B20A50">
        <w:fldChar w:fldCharType="end"/>
      </w:r>
      <w:r w:rsidRPr="00B474E6">
        <w:t>.</w:t>
      </w:r>
    </w:p>
    <w:p w14:paraId="675D8F08" w14:textId="77777777" w:rsidR="00B615E6" w:rsidRPr="00116E1E" w:rsidRDefault="00357382" w:rsidP="00A948F3">
      <w:pPr>
        <w:pStyle w:val="Heading2"/>
        <w:rPr>
          <w:rFonts w:ascii="Times New Roman" w:hAnsi="Times New Roman" w:cs="Times New Roman"/>
          <w:b/>
          <w:color w:val="auto"/>
          <w:sz w:val="28"/>
          <w:szCs w:val="28"/>
        </w:rPr>
      </w:pPr>
      <w:bookmarkStart w:id="7" w:name="_Toc135040404"/>
      <w:r w:rsidRPr="00116E1E">
        <w:rPr>
          <w:rFonts w:ascii="Times New Roman" w:hAnsi="Times New Roman" w:cs="Times New Roman"/>
          <w:b/>
          <w:color w:val="auto"/>
          <w:sz w:val="28"/>
          <w:szCs w:val="28"/>
        </w:rPr>
        <w:t>1.3 SCOPE</w:t>
      </w:r>
      <w:bookmarkEnd w:id="7"/>
    </w:p>
    <w:p w14:paraId="0B4502E5" w14:textId="77777777" w:rsidR="00B474E6" w:rsidRDefault="00B615E6" w:rsidP="0047538C">
      <w:r w:rsidRPr="00B474E6">
        <w:t xml:space="preserve">The purpose or objective of this system is to digitalize and create an automated system. The system will perform tasks like adding a new member to the gym, removing the member, keeping the payments records, generating an accountability partner or group, and other stuff required in managing the gym properly. The present scenario in gyms is that the records are kept by writing in a file on paper. Every management task is done manually. This creates a system unreliable and confusing to keep correct track of the records. The maintenance of a system like this is hardly required until it needs to change any part of the system. The </w:t>
      </w:r>
      <w:r w:rsidRPr="00B474E6">
        <w:lastRenderedPageBreak/>
        <w:t>information about the various things contained in the system like members, trainers, the equipment can get with just a few clicks unlike paper documents required serious reading for such information. It helps in creating the various batch according to their preference or if they want a particular trainer.</w:t>
      </w:r>
    </w:p>
    <w:p w14:paraId="41DFBC3F" w14:textId="77777777" w:rsidR="00704E20" w:rsidRPr="00116E1E" w:rsidRDefault="00357382" w:rsidP="00A948F3">
      <w:pPr>
        <w:pStyle w:val="Heading2"/>
        <w:rPr>
          <w:rFonts w:ascii="Times New Roman" w:hAnsi="Times New Roman" w:cs="Times New Roman"/>
          <w:b/>
          <w:color w:val="auto"/>
          <w:sz w:val="28"/>
          <w:szCs w:val="28"/>
        </w:rPr>
      </w:pPr>
      <w:bookmarkStart w:id="8" w:name="_Toc135040405"/>
      <w:r w:rsidRPr="00116E1E">
        <w:rPr>
          <w:rFonts w:ascii="Times New Roman" w:hAnsi="Times New Roman" w:cs="Times New Roman"/>
          <w:b/>
          <w:color w:val="auto"/>
          <w:sz w:val="28"/>
          <w:szCs w:val="28"/>
        </w:rPr>
        <w:t xml:space="preserve">1.4 </w:t>
      </w:r>
      <w:r w:rsidR="00704E20" w:rsidRPr="00116E1E">
        <w:rPr>
          <w:rFonts w:ascii="Times New Roman" w:hAnsi="Times New Roman" w:cs="Times New Roman"/>
          <w:b/>
          <w:color w:val="auto"/>
          <w:sz w:val="28"/>
          <w:szCs w:val="28"/>
        </w:rPr>
        <w:t>AIMS AND OBJECTIVES OF STUDY</w:t>
      </w:r>
      <w:bookmarkEnd w:id="8"/>
    </w:p>
    <w:p w14:paraId="3F459AEC" w14:textId="77777777" w:rsidR="00704E20" w:rsidRPr="00B474E6" w:rsidRDefault="00704E20" w:rsidP="0047538C">
      <w:r w:rsidRPr="00B474E6">
        <w:t>A gym management system</w:t>
      </w:r>
      <w:r w:rsidR="00B615E6" w:rsidRPr="00B474E6">
        <w:t xml:space="preserve"> for Covenant University</w:t>
      </w:r>
      <w:r w:rsidRPr="00B474E6">
        <w:t xml:space="preserve"> aims to automate and simplify administrative tasks like member registration, billing, and attendance tracking, improve member engagement and retention, increase productivity and efficiency, improve customer service, increase revenue, monitor and manage staff and equipment, provide insights and analytics for informed decision making, generate an accountability partner or group for motivation, and provide a platform for members to book and schedule workouts. It also intends to give gym operators access to real-time data on gym performance and usage, which can assist them in making data-driven decisions and enhancing the general efficiency and profitability of their facility.</w:t>
      </w:r>
    </w:p>
    <w:p w14:paraId="6C5527FF" w14:textId="77777777" w:rsidR="00704E20" w:rsidRPr="00116E1E" w:rsidRDefault="00704E20" w:rsidP="005351AF">
      <w:r w:rsidRPr="00116E1E">
        <w:t>The objectives of the work include</w:t>
      </w:r>
      <w:r w:rsidR="00A25488" w:rsidRPr="00116E1E">
        <w:t>:</w:t>
      </w:r>
    </w:p>
    <w:p w14:paraId="19EC60CB" w14:textId="77777777" w:rsidR="00AD5D0B" w:rsidRPr="0047538C" w:rsidRDefault="00AD5D0B" w:rsidP="00A948F3">
      <w:pPr>
        <w:pStyle w:val="ListParagraph"/>
        <w:numPr>
          <w:ilvl w:val="0"/>
          <w:numId w:val="1"/>
        </w:numPr>
        <w:rPr>
          <w:rFonts w:cs="Times New Roman"/>
          <w:szCs w:val="24"/>
        </w:rPr>
      </w:pPr>
      <w:r w:rsidRPr="0047538C">
        <w:rPr>
          <w:rFonts w:cs="Times New Roman"/>
          <w:b/>
          <w:szCs w:val="24"/>
        </w:rPr>
        <w:t>Requirements Gathering</w:t>
      </w:r>
      <w:r w:rsidRPr="0047538C">
        <w:rPr>
          <w:rFonts w:cs="Times New Roman"/>
          <w:szCs w:val="24"/>
        </w:rPr>
        <w:t>: Gather and identify the fitness needs, preferences, and payment options of Covenant University students, faculty and staff and every other stakeholder.</w:t>
      </w:r>
    </w:p>
    <w:p w14:paraId="1C4A08AA" w14:textId="77777777" w:rsidR="00AD5D0B" w:rsidRPr="0047538C" w:rsidRDefault="00AD5D0B" w:rsidP="00A948F3">
      <w:pPr>
        <w:pStyle w:val="ListParagraph"/>
        <w:numPr>
          <w:ilvl w:val="0"/>
          <w:numId w:val="1"/>
        </w:numPr>
        <w:rPr>
          <w:rFonts w:cs="Times New Roman"/>
          <w:szCs w:val="24"/>
        </w:rPr>
      </w:pPr>
      <w:r w:rsidRPr="0047538C">
        <w:rPr>
          <w:rFonts w:cs="Times New Roman"/>
          <w:b/>
          <w:szCs w:val="24"/>
        </w:rPr>
        <w:t>System Design</w:t>
      </w:r>
      <w:r w:rsidRPr="0047538C">
        <w:rPr>
          <w:rFonts w:cs="Times New Roman"/>
          <w:szCs w:val="24"/>
        </w:rPr>
        <w:t>: Design a user-friendly and scalable web-based gym management system that provides different fitness plans and a secure payment gateway through the use of various UML diagrams.</w:t>
      </w:r>
    </w:p>
    <w:p w14:paraId="5F3B2F15" w14:textId="77777777" w:rsidR="00AD5D0B" w:rsidRPr="0047538C" w:rsidRDefault="00AD5D0B" w:rsidP="00A948F3">
      <w:pPr>
        <w:pStyle w:val="ListParagraph"/>
        <w:numPr>
          <w:ilvl w:val="0"/>
          <w:numId w:val="1"/>
        </w:numPr>
        <w:rPr>
          <w:rFonts w:cs="Times New Roman"/>
          <w:szCs w:val="24"/>
        </w:rPr>
      </w:pPr>
      <w:r w:rsidRPr="0047538C">
        <w:rPr>
          <w:rFonts w:cs="Times New Roman"/>
          <w:b/>
          <w:szCs w:val="24"/>
        </w:rPr>
        <w:t>Implementation and Integration</w:t>
      </w:r>
      <w:r w:rsidRPr="0047538C">
        <w:rPr>
          <w:rFonts w:cs="Times New Roman"/>
          <w:szCs w:val="24"/>
        </w:rPr>
        <w:t>: Develop and integrate the web-based gym management system with different devices, browsers, and payment options.</w:t>
      </w:r>
    </w:p>
    <w:p w14:paraId="7C8A23D9" w14:textId="77777777" w:rsidR="00AD5D0B" w:rsidRPr="0047538C" w:rsidRDefault="00AD5D0B" w:rsidP="00A948F3">
      <w:pPr>
        <w:numPr>
          <w:ilvl w:val="0"/>
          <w:numId w:val="1"/>
        </w:numPr>
        <w:spacing w:after="0"/>
        <w:rPr>
          <w:rFonts w:eastAsia="Times New Roman" w:cs="Times New Roman"/>
          <w:color w:val="0E101A"/>
          <w:szCs w:val="24"/>
          <w:lang w:eastAsia="en-GB"/>
        </w:rPr>
      </w:pPr>
      <w:r w:rsidRPr="0047538C">
        <w:rPr>
          <w:rFonts w:cs="Times New Roman"/>
          <w:b/>
          <w:szCs w:val="24"/>
        </w:rPr>
        <w:t>Testing and Evaluation</w:t>
      </w:r>
      <w:r w:rsidRPr="0047538C">
        <w:rPr>
          <w:rFonts w:cs="Times New Roman"/>
          <w:szCs w:val="24"/>
        </w:rPr>
        <w:t>: Thoroughly test and evaluate the web-based gym management system to ensure that the system is fully functional and meets the needs of its users while also evaluating the effectiveness of the accountability partner feature.</w:t>
      </w:r>
    </w:p>
    <w:p w14:paraId="03CBAC0F" w14:textId="77777777" w:rsidR="00357382" w:rsidRPr="00116E1E" w:rsidRDefault="00357382" w:rsidP="005351AF">
      <w:pPr>
        <w:pStyle w:val="Heading2"/>
        <w:spacing w:before="200" w:after="200"/>
        <w:rPr>
          <w:rFonts w:ascii="Times New Roman" w:hAnsi="Times New Roman" w:cs="Times New Roman"/>
          <w:b/>
          <w:color w:val="auto"/>
          <w:sz w:val="28"/>
          <w:szCs w:val="28"/>
        </w:rPr>
      </w:pPr>
      <w:bookmarkStart w:id="9" w:name="_Toc135040406"/>
      <w:r w:rsidRPr="00116E1E">
        <w:rPr>
          <w:rFonts w:ascii="Times New Roman" w:hAnsi="Times New Roman" w:cs="Times New Roman"/>
          <w:b/>
          <w:color w:val="auto"/>
          <w:sz w:val="28"/>
          <w:szCs w:val="28"/>
        </w:rPr>
        <w:t xml:space="preserve">1.5 </w:t>
      </w:r>
      <w:r w:rsidR="00B615E6" w:rsidRPr="00116E1E">
        <w:rPr>
          <w:rFonts w:ascii="Times New Roman" w:hAnsi="Times New Roman" w:cs="Times New Roman"/>
          <w:b/>
          <w:color w:val="auto"/>
          <w:sz w:val="28"/>
          <w:szCs w:val="28"/>
        </w:rPr>
        <w:t>RESEARCH METHODOLOGY</w:t>
      </w:r>
      <w:bookmarkEnd w:id="9"/>
    </w:p>
    <w:p w14:paraId="379470E0" w14:textId="77777777" w:rsidR="007948E3" w:rsidRPr="00B474E6" w:rsidRDefault="007948E3" w:rsidP="0047538C">
      <w:r w:rsidRPr="00B474E6">
        <w:t>To achieve a well-working web-based gym management system for students, the following steps can be taken:</w:t>
      </w:r>
    </w:p>
    <w:p w14:paraId="54BB0868" w14:textId="77777777" w:rsidR="00EA4388" w:rsidRPr="00116E1E" w:rsidRDefault="00EA4388" w:rsidP="00A948F3">
      <w:pPr>
        <w:pStyle w:val="Heading3"/>
        <w:rPr>
          <w:rFonts w:ascii="Times New Roman" w:hAnsi="Times New Roman" w:cs="Times New Roman"/>
          <w:b/>
          <w:color w:val="auto"/>
        </w:rPr>
      </w:pPr>
      <w:bookmarkStart w:id="10" w:name="_Toc135040407"/>
      <w:r w:rsidRPr="00116E1E">
        <w:rPr>
          <w:rFonts w:ascii="Times New Roman" w:hAnsi="Times New Roman" w:cs="Times New Roman"/>
          <w:b/>
          <w:color w:val="auto"/>
        </w:rPr>
        <w:lastRenderedPageBreak/>
        <w:t>Objective 1: Requirements gathering</w:t>
      </w:r>
      <w:r w:rsidR="00F300A0" w:rsidRPr="00116E1E">
        <w:rPr>
          <w:rFonts w:ascii="Times New Roman" w:hAnsi="Times New Roman" w:cs="Times New Roman"/>
          <w:b/>
          <w:color w:val="auto"/>
        </w:rPr>
        <w:t>.</w:t>
      </w:r>
      <w:bookmarkEnd w:id="10"/>
    </w:p>
    <w:p w14:paraId="263E5F1D" w14:textId="77777777" w:rsidR="00EA4388" w:rsidRPr="0047538C" w:rsidRDefault="00EA4388" w:rsidP="00A948F3">
      <w:pPr>
        <w:pStyle w:val="NormalWeb"/>
        <w:numPr>
          <w:ilvl w:val="0"/>
          <w:numId w:val="11"/>
        </w:numPr>
        <w:spacing w:before="200" w:beforeAutospacing="0" w:after="200" w:afterAutospacing="0" w:line="360" w:lineRule="auto"/>
        <w:ind w:left="782" w:hanging="357"/>
      </w:pPr>
      <w:r w:rsidRPr="0047538C">
        <w:t>Define the scope and requirements of the system by understanding the needs of gym members and owners.</w:t>
      </w:r>
    </w:p>
    <w:p w14:paraId="41D3B380" w14:textId="77777777" w:rsidR="00EA4388" w:rsidRDefault="00EA4388" w:rsidP="00A948F3">
      <w:pPr>
        <w:pStyle w:val="NormalWeb"/>
        <w:numPr>
          <w:ilvl w:val="0"/>
          <w:numId w:val="11"/>
        </w:numPr>
        <w:spacing w:before="200" w:beforeAutospacing="0" w:after="200" w:afterAutospacing="0" w:line="360" w:lineRule="auto"/>
        <w:ind w:left="782" w:hanging="357"/>
      </w:pPr>
      <w:r w:rsidRPr="0047538C">
        <w:t>Conduct surveys and interviews to get feedback on what features are needed</w:t>
      </w:r>
      <w:r>
        <w:t>.</w:t>
      </w:r>
    </w:p>
    <w:p w14:paraId="719A18C7" w14:textId="77777777" w:rsidR="00EA4388" w:rsidRPr="00116E1E" w:rsidRDefault="00F300A0" w:rsidP="00A948F3">
      <w:pPr>
        <w:pStyle w:val="Heading3"/>
        <w:rPr>
          <w:rFonts w:ascii="Times New Roman" w:hAnsi="Times New Roman" w:cs="Times New Roman"/>
          <w:b/>
          <w:color w:val="auto"/>
        </w:rPr>
      </w:pPr>
      <w:bookmarkStart w:id="11" w:name="_Toc135040408"/>
      <w:r w:rsidRPr="00116E1E">
        <w:rPr>
          <w:rFonts w:ascii="Times New Roman" w:hAnsi="Times New Roman" w:cs="Times New Roman"/>
          <w:b/>
          <w:color w:val="auto"/>
        </w:rPr>
        <w:t>Objective 2: System design</w:t>
      </w:r>
      <w:r w:rsidR="00EA4388" w:rsidRPr="00116E1E">
        <w:rPr>
          <w:rFonts w:ascii="Times New Roman" w:hAnsi="Times New Roman" w:cs="Times New Roman"/>
          <w:b/>
          <w:color w:val="auto"/>
        </w:rPr>
        <w:t>.</w:t>
      </w:r>
      <w:bookmarkEnd w:id="11"/>
    </w:p>
    <w:p w14:paraId="3FB57DFC" w14:textId="77777777" w:rsidR="00EA4388" w:rsidRDefault="00EA4388" w:rsidP="00A948F3">
      <w:pPr>
        <w:pStyle w:val="NormalWeb"/>
        <w:numPr>
          <w:ilvl w:val="0"/>
          <w:numId w:val="12"/>
        </w:numPr>
        <w:spacing w:before="200" w:beforeAutospacing="0" w:after="200" w:afterAutospacing="0" w:line="360" w:lineRule="auto"/>
      </w:pPr>
      <w:r w:rsidRPr="00EB5584">
        <w:rPr>
          <w:sz w:val="26"/>
          <w:szCs w:val="26"/>
        </w:rPr>
        <w:t>Create a high-level design of the system, including the user interfa</w:t>
      </w:r>
      <w:r>
        <w:rPr>
          <w:sz w:val="26"/>
          <w:szCs w:val="26"/>
        </w:rPr>
        <w:t>ce and the backend architecture</w:t>
      </w:r>
      <w:r>
        <w:t>.</w:t>
      </w:r>
    </w:p>
    <w:p w14:paraId="30AEF168" w14:textId="77777777" w:rsidR="00EA4388" w:rsidRPr="00EA4388" w:rsidRDefault="00EA4388" w:rsidP="00A948F3">
      <w:pPr>
        <w:pStyle w:val="ListParagraph"/>
        <w:numPr>
          <w:ilvl w:val="0"/>
          <w:numId w:val="12"/>
        </w:numPr>
        <w:rPr>
          <w:rFonts w:cs="Times New Roman"/>
          <w:sz w:val="26"/>
          <w:szCs w:val="26"/>
        </w:rPr>
      </w:pPr>
      <w:r w:rsidRPr="00EA4388">
        <w:rPr>
          <w:rFonts w:cs="Times New Roman"/>
          <w:sz w:val="26"/>
          <w:szCs w:val="26"/>
        </w:rPr>
        <w:t>Determine the technology stack that will be used for development.</w:t>
      </w:r>
    </w:p>
    <w:p w14:paraId="426FF9D9" w14:textId="77777777" w:rsidR="000864B4" w:rsidRDefault="00EA4388" w:rsidP="00A948F3">
      <w:pPr>
        <w:pStyle w:val="NormalWeb"/>
        <w:numPr>
          <w:ilvl w:val="0"/>
          <w:numId w:val="12"/>
        </w:numPr>
        <w:spacing w:before="200" w:beforeAutospacing="0" w:after="200" w:afterAutospacing="0" w:line="360" w:lineRule="auto"/>
        <w:ind w:left="782" w:hanging="357"/>
      </w:pPr>
      <w:r>
        <w:t>The use of UML diagrams like use case diagrams, activity diagrams a</w:t>
      </w:r>
      <w:r w:rsidR="00F300A0">
        <w:t>nd sequence diagrams cases to design a user-friendly and scalable web-based gym management systems.</w:t>
      </w:r>
    </w:p>
    <w:p w14:paraId="5CD0D638" w14:textId="77777777" w:rsidR="00EA4388" w:rsidRPr="00116E1E" w:rsidRDefault="00F300A0" w:rsidP="00A948F3">
      <w:pPr>
        <w:pStyle w:val="Heading3"/>
        <w:rPr>
          <w:rFonts w:ascii="Times New Roman" w:hAnsi="Times New Roman" w:cs="Times New Roman"/>
          <w:b/>
          <w:color w:val="auto"/>
        </w:rPr>
      </w:pPr>
      <w:bookmarkStart w:id="12" w:name="_Toc135040409"/>
      <w:r w:rsidRPr="00116E1E">
        <w:rPr>
          <w:rFonts w:ascii="Times New Roman" w:hAnsi="Times New Roman" w:cs="Times New Roman"/>
          <w:b/>
          <w:color w:val="auto"/>
        </w:rPr>
        <w:t>Objective 3: Implementation and integration</w:t>
      </w:r>
      <w:r w:rsidR="00EA4388" w:rsidRPr="00116E1E">
        <w:rPr>
          <w:rFonts w:ascii="Times New Roman" w:hAnsi="Times New Roman" w:cs="Times New Roman"/>
          <w:b/>
          <w:color w:val="auto"/>
        </w:rPr>
        <w:t>.</w:t>
      </w:r>
      <w:bookmarkEnd w:id="12"/>
    </w:p>
    <w:p w14:paraId="52B6FAC2" w14:textId="77777777" w:rsidR="00F300A0" w:rsidRPr="0047538C" w:rsidRDefault="00F300A0" w:rsidP="00A948F3">
      <w:pPr>
        <w:pStyle w:val="ListParagraph"/>
        <w:numPr>
          <w:ilvl w:val="0"/>
          <w:numId w:val="13"/>
        </w:numPr>
        <w:ind w:left="782" w:hanging="357"/>
        <w:rPr>
          <w:rFonts w:cs="Times New Roman"/>
          <w:szCs w:val="24"/>
        </w:rPr>
      </w:pPr>
      <w:r w:rsidRPr="0047538C">
        <w:rPr>
          <w:rFonts w:cs="Times New Roman"/>
          <w:szCs w:val="24"/>
        </w:rPr>
        <w:t>Use appropriate software development methodologies, such as agile or waterfall, to develop the web-based gym management system.</w:t>
      </w:r>
    </w:p>
    <w:p w14:paraId="50BECB34" w14:textId="77777777" w:rsidR="00F300A0" w:rsidRPr="0047538C" w:rsidRDefault="00F300A0" w:rsidP="00A948F3">
      <w:pPr>
        <w:pStyle w:val="ListParagraph"/>
        <w:numPr>
          <w:ilvl w:val="0"/>
          <w:numId w:val="13"/>
        </w:numPr>
        <w:ind w:left="782" w:hanging="357"/>
        <w:rPr>
          <w:rFonts w:cs="Times New Roman"/>
          <w:szCs w:val="24"/>
        </w:rPr>
      </w:pPr>
      <w:r w:rsidRPr="0047538C">
        <w:rPr>
          <w:rFonts w:cs="Times New Roman"/>
          <w:szCs w:val="24"/>
        </w:rPr>
        <w:t>Integrate the service with different devices, browsers, and payment options to ensure compatibility and accessibility.</w:t>
      </w:r>
    </w:p>
    <w:p w14:paraId="428664DB" w14:textId="77777777" w:rsidR="00EA4388" w:rsidRPr="00116E1E" w:rsidRDefault="00A25488" w:rsidP="00A948F3">
      <w:pPr>
        <w:pStyle w:val="Heading3"/>
        <w:rPr>
          <w:rFonts w:ascii="Times New Roman" w:hAnsi="Times New Roman" w:cs="Times New Roman"/>
          <w:b/>
          <w:color w:val="auto"/>
          <w:sz w:val="26"/>
          <w:szCs w:val="26"/>
        </w:rPr>
      </w:pPr>
      <w:bookmarkStart w:id="13" w:name="_Toc135040410"/>
      <w:r w:rsidRPr="00116E1E">
        <w:rPr>
          <w:rFonts w:ascii="Times New Roman" w:hAnsi="Times New Roman" w:cs="Times New Roman"/>
          <w:b/>
          <w:color w:val="auto"/>
        </w:rPr>
        <w:t>Objective 4: Testing and evaluation</w:t>
      </w:r>
      <w:r w:rsidR="00EA4388" w:rsidRPr="00116E1E">
        <w:rPr>
          <w:rFonts w:ascii="Times New Roman" w:hAnsi="Times New Roman" w:cs="Times New Roman"/>
          <w:b/>
          <w:color w:val="auto"/>
        </w:rPr>
        <w:t>.</w:t>
      </w:r>
      <w:bookmarkEnd w:id="13"/>
    </w:p>
    <w:p w14:paraId="38D7ECAB" w14:textId="77777777" w:rsidR="00EA4388" w:rsidRPr="0047538C" w:rsidRDefault="00EA4388" w:rsidP="00A948F3">
      <w:pPr>
        <w:pStyle w:val="NormalWeb"/>
        <w:numPr>
          <w:ilvl w:val="0"/>
          <w:numId w:val="10"/>
        </w:numPr>
        <w:spacing w:before="0" w:beforeAutospacing="0" w:after="120" w:afterAutospacing="0" w:line="360" w:lineRule="auto"/>
      </w:pPr>
      <w:r w:rsidRPr="0047538C">
        <w:t xml:space="preserve">Testing </w:t>
      </w:r>
      <w:r w:rsidR="00A25488" w:rsidRPr="0047538C">
        <w:t>the system’s accountability partner feature using a variety of metrics, such as user engagement, progress tracking, and goal achievement</w:t>
      </w:r>
    </w:p>
    <w:p w14:paraId="4E9F1E0F" w14:textId="77777777" w:rsidR="00A25488" w:rsidRPr="0047538C" w:rsidRDefault="00A25488" w:rsidP="00A948F3">
      <w:pPr>
        <w:pStyle w:val="ListParagraph"/>
        <w:numPr>
          <w:ilvl w:val="0"/>
          <w:numId w:val="10"/>
        </w:numPr>
        <w:rPr>
          <w:rFonts w:cs="Times New Roman"/>
          <w:szCs w:val="24"/>
        </w:rPr>
      </w:pPr>
      <w:r w:rsidRPr="0047538C">
        <w:rPr>
          <w:rFonts w:cs="Times New Roman"/>
          <w:szCs w:val="24"/>
        </w:rPr>
        <w:t>Develop a comprehensive test plan that outlines the testing strategy, test cases, and acceptance criteria.</w:t>
      </w:r>
    </w:p>
    <w:p w14:paraId="4950F94B" w14:textId="77777777" w:rsidR="00A25488" w:rsidRPr="0047538C" w:rsidRDefault="00A25488" w:rsidP="00A948F3">
      <w:pPr>
        <w:pStyle w:val="ListParagraph"/>
        <w:numPr>
          <w:ilvl w:val="0"/>
          <w:numId w:val="10"/>
        </w:numPr>
        <w:rPr>
          <w:rFonts w:cs="Times New Roman"/>
          <w:szCs w:val="24"/>
        </w:rPr>
      </w:pPr>
      <w:r w:rsidRPr="0047538C">
        <w:rPr>
          <w:rFonts w:cs="Times New Roman"/>
          <w:szCs w:val="24"/>
        </w:rPr>
        <w:t>Conduct various types of testing, including functional testing, security testing, performance testing, and user acceptance testing, to ensure the service is bug-free, meets the requirements of students and faculty members, and is reliable, fast, and scalable.</w:t>
      </w:r>
    </w:p>
    <w:p w14:paraId="6729BBFF" w14:textId="77777777" w:rsidR="009058D7" w:rsidRPr="00116E1E" w:rsidRDefault="00357382" w:rsidP="005351AF">
      <w:pPr>
        <w:pStyle w:val="Heading2"/>
        <w:spacing w:before="200" w:after="200"/>
        <w:rPr>
          <w:rFonts w:ascii="Times New Roman" w:hAnsi="Times New Roman" w:cs="Times New Roman"/>
          <w:b/>
          <w:color w:val="auto"/>
          <w:sz w:val="28"/>
          <w:szCs w:val="28"/>
        </w:rPr>
      </w:pPr>
      <w:bookmarkStart w:id="14" w:name="_Toc135040411"/>
      <w:r w:rsidRPr="00116E1E">
        <w:rPr>
          <w:rFonts w:ascii="Times New Roman" w:hAnsi="Times New Roman" w:cs="Times New Roman"/>
          <w:b/>
          <w:color w:val="auto"/>
          <w:sz w:val="28"/>
          <w:szCs w:val="28"/>
        </w:rPr>
        <w:lastRenderedPageBreak/>
        <w:t xml:space="preserve">1.6 </w:t>
      </w:r>
      <w:r w:rsidR="009058D7" w:rsidRPr="00116E1E">
        <w:rPr>
          <w:rFonts w:ascii="Times New Roman" w:hAnsi="Times New Roman" w:cs="Times New Roman"/>
          <w:b/>
          <w:color w:val="auto"/>
          <w:sz w:val="28"/>
          <w:szCs w:val="28"/>
        </w:rPr>
        <w:t>SIGNIFICANCE OF STUDY</w:t>
      </w:r>
      <w:bookmarkEnd w:id="14"/>
    </w:p>
    <w:p w14:paraId="471E0A44" w14:textId="77777777" w:rsidR="00494C3A" w:rsidRPr="00494C3A" w:rsidRDefault="00494C3A" w:rsidP="0047538C">
      <w:r w:rsidRPr="00494C3A">
        <w:t>A web-based gym management system can provide numerous advantages for Covenant University's gym, benefiting both students and gym staff. This system offers increased efficiency by automating tasks such as student registration, class scheduling, and billing, reducing errors and saving time. It also improves communication through an integrated messaging system, allowing students to easily access information about classes and schedules and communicate with staff. The system provides convenience for students, enabling them to access it from anywhere to book classes, update personal information, and pay for their membership online.</w:t>
      </w:r>
    </w:p>
    <w:p w14:paraId="667CAA5E" w14:textId="77777777" w:rsidR="00494C3A" w:rsidRPr="00494C3A" w:rsidRDefault="00494C3A" w:rsidP="0047538C">
      <w:r w:rsidRPr="00494C3A">
        <w:t>Furthermore, a web-based gym management system enhances data management by storing and organizing data on students, class schedules, and billing in a centralized location, facilitating decision-making and forecasting. It also enables better financial management by automating billing and membership renewals and tracking revenue and expenses, leading to increased profitability. The system is cost-effective as it eliminates the need for hardware and software installations and reduces maintenance costs. Additionally, it is accessible from anywhere with an internet connection, making it easy for gym staff to manage the gym from remote locations.</w:t>
      </w:r>
    </w:p>
    <w:p w14:paraId="57A0C5EB" w14:textId="77777777" w:rsidR="00494C3A" w:rsidRPr="00494C3A" w:rsidRDefault="00494C3A" w:rsidP="0047538C">
      <w:r w:rsidRPr="00494C3A">
        <w:t>Moreover, a web-based gym management system is scalable, making it a good long-term solution as it can easily accommodate the growth of the gym. Finally, it offers greater security than traditional systems as it can be accessed through encrypted connections and designed with multiple layers of security.</w:t>
      </w:r>
    </w:p>
    <w:p w14:paraId="4DD5A62E" w14:textId="77777777" w:rsidR="00494C3A" w:rsidRPr="00494C3A" w:rsidRDefault="00494C3A" w:rsidP="0047538C">
      <w:r w:rsidRPr="00494C3A">
        <w:t>In summary, a web-based gym management system can help Covenant University's gym increase efficiency, improve communication and data management, provide cost-effective solutions for financial management and member engagement, and ensure better scalability and security.</w:t>
      </w:r>
    </w:p>
    <w:p w14:paraId="2B623167" w14:textId="77777777" w:rsidR="00941594" w:rsidRPr="00116E1E" w:rsidRDefault="00494C3A" w:rsidP="00A948F3">
      <w:pPr>
        <w:pStyle w:val="Heading2"/>
        <w:rPr>
          <w:rFonts w:ascii="Times New Roman" w:eastAsia="Times New Roman" w:hAnsi="Times New Roman" w:cs="Times New Roman"/>
          <w:b/>
          <w:color w:val="auto"/>
          <w:sz w:val="28"/>
          <w:szCs w:val="28"/>
          <w:lang w:eastAsia="en-GB"/>
        </w:rPr>
      </w:pPr>
      <w:bookmarkStart w:id="15" w:name="_Toc135040412"/>
      <w:r w:rsidRPr="00116E1E">
        <w:rPr>
          <w:rFonts w:ascii="Times New Roman" w:eastAsia="Times New Roman" w:hAnsi="Times New Roman" w:cs="Times New Roman"/>
          <w:b/>
          <w:color w:val="auto"/>
          <w:sz w:val="28"/>
          <w:szCs w:val="28"/>
          <w:lang w:eastAsia="en-GB"/>
        </w:rPr>
        <w:t>1.7</w:t>
      </w:r>
      <w:r w:rsidR="00357382" w:rsidRPr="00116E1E">
        <w:rPr>
          <w:rFonts w:ascii="Times New Roman" w:eastAsia="Times New Roman" w:hAnsi="Times New Roman" w:cs="Times New Roman"/>
          <w:b/>
          <w:color w:val="auto"/>
          <w:sz w:val="28"/>
          <w:szCs w:val="28"/>
          <w:lang w:eastAsia="en-GB"/>
        </w:rPr>
        <w:t xml:space="preserve"> </w:t>
      </w:r>
      <w:r w:rsidR="007D7CBE" w:rsidRPr="00116E1E">
        <w:rPr>
          <w:rFonts w:ascii="Times New Roman" w:eastAsia="Times New Roman" w:hAnsi="Times New Roman" w:cs="Times New Roman"/>
          <w:b/>
          <w:color w:val="auto"/>
          <w:sz w:val="28"/>
          <w:szCs w:val="28"/>
          <w:lang w:eastAsia="en-GB"/>
        </w:rPr>
        <w:t>PROJECT</w:t>
      </w:r>
      <w:r w:rsidR="00941594" w:rsidRPr="00116E1E">
        <w:rPr>
          <w:rFonts w:ascii="Times New Roman" w:eastAsia="Times New Roman" w:hAnsi="Times New Roman" w:cs="Times New Roman"/>
          <w:b/>
          <w:color w:val="auto"/>
          <w:sz w:val="28"/>
          <w:szCs w:val="28"/>
          <w:lang w:eastAsia="en-GB"/>
        </w:rPr>
        <w:t xml:space="preserve"> OUTLINE</w:t>
      </w:r>
      <w:bookmarkEnd w:id="15"/>
    </w:p>
    <w:p w14:paraId="1E5E3E85" w14:textId="66EB840A" w:rsidR="00695FD1" w:rsidRDefault="00941594" w:rsidP="0047538C">
      <w:pPr>
        <w:rPr>
          <w:lang w:eastAsia="en-GB"/>
        </w:rPr>
      </w:pPr>
      <w:r w:rsidRPr="00B474E6">
        <w:rPr>
          <w:lang w:eastAsia="en-GB"/>
        </w:rPr>
        <w:t xml:space="preserve">This research is outlined in this order, Chapter one contains a general introduction, the problem statement, the aim and objectives of the work, the project’s significance, the methodology used, and the limitations of the project. The second chapter contains a critical review of existing literature and systems related to web-based gym management systems. The Third chapter describes the analysis and design of the system. Chapter Four presents the system </w:t>
      </w:r>
      <w:r w:rsidRPr="00B474E6">
        <w:rPr>
          <w:lang w:eastAsia="en-GB"/>
        </w:rPr>
        <w:lastRenderedPageBreak/>
        <w:t xml:space="preserve">implementation, it contains screenshots of the system when implemented. Chapter Five shows the results of </w:t>
      </w:r>
      <w:r w:rsidR="00C27AEC" w:rsidRPr="00B474E6">
        <w:rPr>
          <w:lang w:eastAsia="en-GB"/>
        </w:rPr>
        <w:t>the system, the conclusion, summary</w:t>
      </w:r>
      <w:r w:rsidRPr="00B474E6">
        <w:rPr>
          <w:lang w:eastAsia="en-GB"/>
        </w:rPr>
        <w:t xml:space="preserve"> and further recommendations.</w:t>
      </w:r>
    </w:p>
    <w:p w14:paraId="10550A97" w14:textId="77777777" w:rsidR="0047538C" w:rsidRDefault="0047538C">
      <w:pPr>
        <w:spacing w:before="0" w:after="160" w:line="259" w:lineRule="auto"/>
        <w:rPr>
          <w:rFonts w:eastAsiaTheme="majorEastAsia" w:cs="Times New Roman"/>
          <w:b/>
          <w:sz w:val="34"/>
          <w:szCs w:val="34"/>
          <w:lang w:val="en-US"/>
        </w:rPr>
      </w:pPr>
      <w:r>
        <w:rPr>
          <w:rFonts w:cs="Times New Roman"/>
          <w:b/>
          <w:sz w:val="34"/>
          <w:szCs w:val="34"/>
        </w:rPr>
        <w:br w:type="page"/>
      </w:r>
    </w:p>
    <w:p w14:paraId="2091398D" w14:textId="5AA53E54" w:rsidR="00695FD1" w:rsidRPr="00B24852" w:rsidRDefault="00695FD1" w:rsidP="00A948F3">
      <w:pPr>
        <w:pStyle w:val="Heading1"/>
        <w:jc w:val="center"/>
        <w:rPr>
          <w:rFonts w:ascii="Times New Roman" w:hAnsi="Times New Roman" w:cs="Times New Roman"/>
          <w:b/>
          <w:color w:val="auto"/>
          <w:sz w:val="34"/>
          <w:szCs w:val="34"/>
        </w:rPr>
      </w:pPr>
      <w:bookmarkStart w:id="16" w:name="_Toc135040413"/>
      <w:r w:rsidRPr="00B24852">
        <w:rPr>
          <w:rFonts w:ascii="Times New Roman" w:hAnsi="Times New Roman" w:cs="Times New Roman"/>
          <w:b/>
          <w:color w:val="auto"/>
          <w:sz w:val="34"/>
          <w:szCs w:val="34"/>
        </w:rPr>
        <w:lastRenderedPageBreak/>
        <w:t>CHAPTER TWO</w:t>
      </w:r>
      <w:bookmarkEnd w:id="16"/>
    </w:p>
    <w:p w14:paraId="7E59A9C4" w14:textId="404434A8" w:rsidR="00695FD1" w:rsidRPr="00116E1E" w:rsidRDefault="00EE25A4" w:rsidP="0047538C">
      <w:pPr>
        <w:pStyle w:val="Heading1"/>
        <w:spacing w:after="400"/>
        <w:jc w:val="center"/>
        <w:rPr>
          <w:rFonts w:ascii="Times New Roman" w:hAnsi="Times New Roman" w:cs="Times New Roman"/>
          <w:b/>
          <w:color w:val="auto"/>
          <w:sz w:val="34"/>
          <w:szCs w:val="34"/>
        </w:rPr>
      </w:pPr>
      <w:bookmarkStart w:id="17" w:name="_Toc135040414"/>
      <w:r>
        <w:rPr>
          <w:rFonts w:ascii="Times New Roman" w:hAnsi="Times New Roman" w:cs="Times New Roman"/>
          <w:b/>
          <w:color w:val="auto"/>
          <w:sz w:val="34"/>
          <w:szCs w:val="34"/>
        </w:rPr>
        <w:t>LITERATURE REVIEW</w:t>
      </w:r>
      <w:bookmarkEnd w:id="17"/>
    </w:p>
    <w:p w14:paraId="3E10DAC5" w14:textId="77777777" w:rsidR="00695FD1" w:rsidRPr="00E17A6B" w:rsidRDefault="00695FD1" w:rsidP="00A948F3">
      <w:pPr>
        <w:pStyle w:val="Heading2"/>
        <w:rPr>
          <w:rFonts w:ascii="Times New Roman" w:hAnsi="Times New Roman" w:cs="Times New Roman"/>
          <w:b/>
          <w:color w:val="auto"/>
          <w:sz w:val="28"/>
          <w:szCs w:val="28"/>
        </w:rPr>
      </w:pPr>
      <w:bookmarkStart w:id="18" w:name="_Toc135040415"/>
      <w:r w:rsidRPr="00E17A6B">
        <w:rPr>
          <w:rFonts w:ascii="Times New Roman" w:hAnsi="Times New Roman" w:cs="Times New Roman"/>
          <w:b/>
          <w:color w:val="auto"/>
          <w:sz w:val="28"/>
          <w:szCs w:val="28"/>
        </w:rPr>
        <w:t xml:space="preserve">2.1 </w:t>
      </w:r>
      <w:r w:rsidR="00EE25A4" w:rsidRPr="00E17A6B">
        <w:rPr>
          <w:rFonts w:ascii="Times New Roman" w:hAnsi="Times New Roman" w:cs="Times New Roman"/>
          <w:b/>
          <w:color w:val="auto"/>
          <w:sz w:val="28"/>
          <w:szCs w:val="28"/>
        </w:rPr>
        <w:t>INTRODUCTION</w:t>
      </w:r>
      <w:bookmarkEnd w:id="18"/>
    </w:p>
    <w:p w14:paraId="27A59AA0" w14:textId="52DEA04A" w:rsidR="00695FD1" w:rsidRPr="00695FD1" w:rsidRDefault="00695FD1" w:rsidP="0047538C">
      <w:pPr>
        <w:rPr>
          <w:b/>
        </w:rPr>
      </w:pPr>
      <w:r w:rsidRPr="00695FD1">
        <w:t xml:space="preserve">The fitness industry has grown substantially in recent years, leading to a surge in the number of gyms and fitness </w:t>
      </w:r>
      <w:proofErr w:type="spellStart"/>
      <w:r w:rsidRPr="00695FD1">
        <w:t>centers</w:t>
      </w:r>
      <w:proofErr w:type="spellEnd"/>
      <w:r w:rsidRPr="00695FD1">
        <w:t>. Consequently, efficient gym management systems have become necessary to manage the increasing workload. Traditional gym management systems are limited in functionality and have several limitations, such as the inability to manage customer information effectivel</w:t>
      </w:r>
      <w:r>
        <w:t xml:space="preserve">y </w:t>
      </w:r>
      <w:r>
        <w:fldChar w:fldCharType="begin"/>
      </w:r>
      <w:r>
        <w:instrText xml:space="preserve"> ADDIN ZOTERO_ITEM CSL_CITATION {"citationID":"VVYd9n7s","properties":{"formattedCitation":"(Nur Farzana, 2019)","plainCitation":"(Nur Farzana, 2019)","noteIndex":0},"citationItems":[{"id":15,"uris":["http://zotero.org/users/local/xwZHzrPw/items/RJ4H5AR7"],"itemData":{"id":15,"type":"webpage","abstract":"Gym Management System for MN Fitness Gym is an online management system that will be used by the gym members, visitors and the management staff of MN Fitness Gym. This system will help the management staff to administer the gym member’s record via online to replace the traditional\nmethod that the gym used. Previously, the MN Fitness Gym keep their member’s record by only using the file paper-based system. The usage of the traditional method is not efficient because the method consumes time whenever an update or searching of gym’s member’s record is performed. Therefore, this system is proposed to solve the stated problem. Besides, this system is also proposed to enable the gym members or non-members to perform either registration, reservation or purchases activity on any of the gym’s services without have to come to the counter. The development of the proposed system has\nbeen planned thoroughly by referring to the project’s main objectives. The methodology that has applied\nduring the development of the project is the Agile Methodology.","genre":"Final Year Project Report","language":"en","note":"publisher: Universiti Malaysia Sarawak, (UNIMAS)","title":"GYM MANAGEMENT SYSTEM FOR MN FITNESS GYM","URL":"https://ir.unimas.my/id/eprint/33919/","author":[{"family":"Nur Farzana","given":"Roslan"}],"accessed":{"date-parts":[["2023",2,26]]},"issued":{"date-parts":[["2019"]]}}}],"schema":"https://github.com/citation-style-language/schema/raw/master/csl-citation.json"} </w:instrText>
      </w:r>
      <w:r>
        <w:fldChar w:fldCharType="separate"/>
      </w:r>
      <w:r w:rsidRPr="00695FD1">
        <w:t>(Farzana, 2019)</w:t>
      </w:r>
      <w:r>
        <w:fldChar w:fldCharType="end"/>
      </w:r>
      <w:r>
        <w:t>.</w:t>
      </w:r>
    </w:p>
    <w:p w14:paraId="1729A48C" w14:textId="51D3011A" w:rsidR="00695FD1" w:rsidRPr="00695FD1" w:rsidRDefault="00695FD1" w:rsidP="0047538C">
      <w:r w:rsidRPr="00695FD1">
        <w:t xml:space="preserve">However, with the rise of web-based technologies, gym management systems have become more accessible, efficient, and effective. These web-based systems offer several advantages over traditional systems, such as the ability to manage memberships, class schedules, </w:t>
      </w:r>
      <w:r w:rsidRPr="00657AE4">
        <w:t>and payment processing onlin</w:t>
      </w:r>
      <w:r w:rsidR="00657AE4" w:rsidRPr="00657AE4">
        <w:t>e</w:t>
      </w:r>
      <w:r w:rsidR="00657AE4">
        <w:t>.</w:t>
      </w:r>
      <w:r w:rsidRPr="00695FD1">
        <w:t xml:space="preserve"> Additionally, incorporating an accountability partner into a gym management system can be an excellent way to keep individuals motivated, on track, and achieve their fitness goals</w:t>
      </w:r>
      <w:r w:rsidR="00657AE4">
        <w:t xml:space="preserve"> </w:t>
      </w:r>
      <w:r w:rsidR="00657AE4">
        <w:fldChar w:fldCharType="begin"/>
      </w:r>
      <w:r w:rsidR="00657AE4">
        <w:instrText xml:space="preserve"> ADDIN ZOTERO_ITEM CSL_CITATION {"citationID":"GxtCmgPb","properties":{"formattedCitation":"({\\i{}Washington Post}, 2020)","plainCitation":"(Washington Post, 2020)","noteIndex":0},"citationItems":[{"id":9,"uris":["http://zotero.org/users/local/xwZHzrPw/items/5WZIJQZZ"],"itemData":{"id":9,"type":"article-newspaper","abstract":"Tips for choosing the right person and structuring your partnership.","container-title":"Washington Post","ISSN":"0190-8286","language":"en-US","source":"www.washingtonpost.com","title":"Skipped your workout — again? An accountability partner can help you meet your fitness goals.","title-short":"Skipped your workout — again?","URL":"https://www.washingtonpost.com/lifestyle/wellness/skipped-your-workout--again-an-accountability-partner-can-help-you-meet-your-fitness-goals/2020/08/03/a1b15202-d109-11ea-9038-af089b63ac21_story.html","accessed":{"date-parts":[["2023",2,26]]},"issued":{"date-parts":[["2020",8,4]]}}}],"schema":"https://github.com/citation-style-language/schema/raw/master/csl-citation.json"} </w:instrText>
      </w:r>
      <w:r w:rsidR="00657AE4">
        <w:fldChar w:fldCharType="separate"/>
      </w:r>
      <w:r w:rsidR="00657AE4" w:rsidRPr="00657AE4">
        <w:t>(</w:t>
      </w:r>
      <w:r w:rsidR="00F927FB" w:rsidRPr="00E9426B">
        <w:t>Heath</w:t>
      </w:r>
      <w:r w:rsidR="00657AE4" w:rsidRPr="00657AE4">
        <w:t>, 2020)</w:t>
      </w:r>
      <w:r w:rsidR="00657AE4">
        <w:fldChar w:fldCharType="end"/>
      </w:r>
      <w:r w:rsidR="00657AE4">
        <w:t>.</w:t>
      </w:r>
    </w:p>
    <w:p w14:paraId="339A6015" w14:textId="77777777" w:rsidR="00695FD1" w:rsidRPr="00695FD1" w:rsidRDefault="00695FD1" w:rsidP="0047538C">
      <w:r w:rsidRPr="00695FD1">
        <w:t>In this literature review, we will explore both traditional and web-based gym management systems and review various existing systems. We will also examine how web-based gym management systems have become more popular due to their ability to provide a more efficient and seamless gym management experience. We will also explore how incorporating an accountability partner into gym management systems can help individuals stay motivated and achieve their fitness goals.</w:t>
      </w:r>
    </w:p>
    <w:p w14:paraId="4464DB92" w14:textId="77777777" w:rsidR="00695FD1" w:rsidRPr="00695FD1" w:rsidRDefault="00695FD1" w:rsidP="0047538C">
      <w:r w:rsidRPr="00695FD1">
        <w:t xml:space="preserve">Overall, gym management systems are crucial for managing the increasing workload and demands of gyms and fitness </w:t>
      </w:r>
      <w:proofErr w:type="spellStart"/>
      <w:r w:rsidRPr="00695FD1">
        <w:t>centers</w:t>
      </w:r>
      <w:proofErr w:type="spellEnd"/>
      <w:r w:rsidRPr="00695FD1">
        <w:t xml:space="preserve">. Through this review, we aim to highlight the importance of gym management systems, particularly web-based systems, and their benefits in managing fitness </w:t>
      </w:r>
      <w:proofErr w:type="spellStart"/>
      <w:r w:rsidRPr="00695FD1">
        <w:t>centers</w:t>
      </w:r>
      <w:proofErr w:type="spellEnd"/>
      <w:r w:rsidRPr="00695FD1">
        <w:t xml:space="preserve"> effectively. Additionally, we will examine how incorporating an accountability partner into these systems can help individuals stay on track and achieve their fitness goals.</w:t>
      </w:r>
    </w:p>
    <w:p w14:paraId="6C4856FD" w14:textId="77777777" w:rsidR="00695FD1" w:rsidRPr="00695FD1" w:rsidRDefault="00695FD1" w:rsidP="00A948F3">
      <w:pPr>
        <w:pStyle w:val="NormalWeb"/>
        <w:spacing w:before="0" w:beforeAutospacing="0" w:after="0" w:afterAutospacing="0" w:line="360" w:lineRule="auto"/>
        <w:rPr>
          <w:color w:val="0E101A"/>
          <w:sz w:val="26"/>
          <w:szCs w:val="26"/>
        </w:rPr>
      </w:pPr>
    </w:p>
    <w:p w14:paraId="2E3E17C8" w14:textId="77777777" w:rsidR="00695FD1" w:rsidRPr="00116E1E" w:rsidRDefault="00695FD1" w:rsidP="00A948F3">
      <w:pPr>
        <w:pStyle w:val="Heading2"/>
        <w:rPr>
          <w:rFonts w:ascii="Times New Roman" w:hAnsi="Times New Roman" w:cs="Times New Roman"/>
          <w:color w:val="auto"/>
          <w:sz w:val="28"/>
          <w:szCs w:val="28"/>
        </w:rPr>
      </w:pPr>
      <w:bookmarkStart w:id="19" w:name="_Toc135040416"/>
      <w:r w:rsidRPr="00116E1E">
        <w:rPr>
          <w:rStyle w:val="Strong"/>
          <w:rFonts w:ascii="Times New Roman" w:hAnsi="Times New Roman" w:cs="Times New Roman"/>
          <w:bCs w:val="0"/>
          <w:color w:val="auto"/>
          <w:sz w:val="28"/>
          <w:szCs w:val="28"/>
        </w:rPr>
        <w:lastRenderedPageBreak/>
        <w:t>2.2 REVIEW OF TRADITIONAL AND WEB-BASED GYM MANAGEMENT SYSTEMS</w:t>
      </w:r>
      <w:bookmarkEnd w:id="19"/>
      <w:r w:rsidRPr="00116E1E">
        <w:rPr>
          <w:rFonts w:ascii="Times New Roman" w:hAnsi="Times New Roman" w:cs="Times New Roman"/>
          <w:color w:val="auto"/>
          <w:sz w:val="28"/>
          <w:szCs w:val="28"/>
        </w:rPr>
        <w:t xml:space="preserve"> </w:t>
      </w:r>
    </w:p>
    <w:p w14:paraId="21FADB76" w14:textId="77777777" w:rsidR="0047538C" w:rsidRDefault="00695FD1" w:rsidP="0047538C">
      <w:r w:rsidRPr="00695FD1">
        <w:t>Gym management systems have come a long way since the traditional paper-based systems. As technology evolved, computerized gym management systems were developed to automate gym operations such as billing, class scheduling, equipment management, and data analysi</w:t>
      </w:r>
      <w:r w:rsidR="00657AE4">
        <w:t xml:space="preserve">s </w:t>
      </w:r>
      <w:r w:rsidR="00657AE4">
        <w:fldChar w:fldCharType="begin"/>
      </w:r>
      <w:r w:rsidR="00657AE4">
        <w:instrText xml:space="preserve"> ADDIN ZOTERO_ITEM CSL_CITATION {"citationID":"3CAoeWRe","properties":{"formattedCitation":"(Gamage, 2017)","plainCitation":"(Gamage, 2017)","noteIndex":0},"citationItems":[{"id":1,"uris":["http://zotero.org/users/local/xwZHzrPw/items/IUVJ2PM5"],"itemData":{"id":1,"type":"thesis","genre":"PhD Thesis","source":"Google Scholar","title":"Web based Gym Management System","author":[{"family":"Gamage","given":"KGST"}],"issued":{"date-parts":[["2017"]]}}}],"schema":"https://github.com/citation-style-language/schema/raw/master/csl-citation.json"} </w:instrText>
      </w:r>
      <w:r w:rsidR="00657AE4">
        <w:fldChar w:fldCharType="separate"/>
      </w:r>
      <w:r w:rsidR="00657AE4" w:rsidRPr="00657AE4">
        <w:t>(Gamage, 2017)</w:t>
      </w:r>
      <w:r w:rsidR="00657AE4">
        <w:fldChar w:fldCharType="end"/>
      </w:r>
      <w:r w:rsidR="00657AE4">
        <w:t>.</w:t>
      </w:r>
      <w:r w:rsidRPr="00695FD1">
        <w:t xml:space="preserve"> However, these systems required a significant investment in hardware and software, which limited their accessibility to gym owners.</w:t>
      </w:r>
    </w:p>
    <w:p w14:paraId="1EEF285A" w14:textId="07A00C0C" w:rsidR="00695FD1" w:rsidRPr="00695FD1" w:rsidRDefault="00695FD1" w:rsidP="0047538C">
      <w:r w:rsidRPr="00695FD1">
        <w:t>The advent of web-based gym management systems has revolutionized the gym management industry, allowing gym owners and managers to manage gym operations from anywhere, anytime, and on any device with an internet connection. Unlike traditional gym management systems that involve manual processes such as paper records, spreadsheets, and basic software programs, web-based gym management systems are cloud-based systems designed to automate gym operations and provide a seamless gym management experienc</w:t>
      </w:r>
      <w:r w:rsidR="00657AE4">
        <w:t xml:space="preserve">e </w:t>
      </w:r>
      <w:r w:rsidR="00657AE4">
        <w:fldChar w:fldCharType="begin"/>
      </w:r>
      <w:r w:rsidR="00657AE4">
        <w:instrText xml:space="preserve"> ADDIN ZOTERO_ITEM CSL_CITATION {"citationID":"7MDtO5QY","properties":{"formattedCitation":"(Weller, 2021)","plainCitation":"(Weller, 2021)","noteIndex":0},"citationItems":[{"id":20,"uris":["http://zotero.org/users/local/xwZHzrPw/items/I3G4HTVA"],"itemData":{"id":20,"type":"webpage","abstract":"In this article, we talk about the benefits of gym management software could benefit your business and some of the top features to consider.","container-title":"Boutique Fitness and Gym Management Software - Glofox","language":"en-US","title":"What are the benefits of gym management software?","URL":"https://www.glofox.com/blog/benefits-of-gym-management-software/","author":[{"family":"Weller","given":"Jenny"}],"accessed":{"date-parts":[["2023",2,28]]},"issued":{"date-parts":[["2021",8,21]]}}}],"schema":"https://github.com/citation-style-language/schema/raw/master/csl-citation.json"} </w:instrText>
      </w:r>
      <w:r w:rsidR="00657AE4">
        <w:fldChar w:fldCharType="separate"/>
      </w:r>
      <w:r w:rsidR="00657AE4" w:rsidRPr="00657AE4">
        <w:t>(Weller, 2021)</w:t>
      </w:r>
      <w:r w:rsidR="00657AE4">
        <w:fldChar w:fldCharType="end"/>
      </w:r>
      <w:r w:rsidR="00657AE4">
        <w:t>.</w:t>
      </w:r>
    </w:p>
    <w:p w14:paraId="57EBC9DA" w14:textId="77777777" w:rsidR="00695FD1" w:rsidRPr="00695FD1" w:rsidRDefault="00695FD1" w:rsidP="0047538C">
      <w:r w:rsidRPr="00695FD1">
        <w:t>Web-based gym management systems offer numerous advantages over traditional gym management systems. Firstly, they provide gym owners with the ability to track member attendance and payments, schedule classes and appointments, manage inventory, and track equipment maintenance, among other functionalities. Secondly, they eliminate the need for significant hardware and software investments and physical storage, as they are accessed through the cloud. Lastly, web-based gym management systems provide gym owners with complete control over their gym at their fingertips, allowing them to manage their gym from their smartphones, tablets, or laptops</w:t>
      </w:r>
      <w:r w:rsidR="00657AE4">
        <w:t xml:space="preserve"> </w:t>
      </w:r>
      <w:r w:rsidR="00657AE4">
        <w:fldChar w:fldCharType="begin"/>
      </w:r>
      <w:r w:rsidR="00657AE4">
        <w:instrText xml:space="preserve"> ADDIN ZOTERO_ITEM CSL_CITATION {"citationID":"7BjhSVlT","properties":{"formattedCitation":"(Weller, 2021)","plainCitation":"(Weller, 2021)","noteIndex":0},"citationItems":[{"id":20,"uris":["http://zotero.org/users/local/xwZHzrPw/items/I3G4HTVA"],"itemData":{"id":20,"type":"webpage","abstract":"In this article, we talk about the benefits of gym management software could benefit your business and some of the top features to consider.","container-title":"Boutique Fitness and Gym Management Software - Glofox","language":"en-US","title":"What are the benefits of gym management software?","URL":"https://www.glofox.com/blog/benefits-of-gym-management-software/","author":[{"family":"Weller","given":"Jenny"}],"accessed":{"date-parts":[["2023",2,28]]},"issued":{"date-parts":[["2021",8,21]]}}}],"schema":"https://github.com/citation-style-language/schema/raw/master/csl-citation.json"} </w:instrText>
      </w:r>
      <w:r w:rsidR="00657AE4">
        <w:fldChar w:fldCharType="separate"/>
      </w:r>
      <w:r w:rsidR="00657AE4" w:rsidRPr="00657AE4">
        <w:t>(Weller, 2021)</w:t>
      </w:r>
      <w:r w:rsidR="00657AE4">
        <w:fldChar w:fldCharType="end"/>
      </w:r>
      <w:r w:rsidR="00657AE4">
        <w:t>.</w:t>
      </w:r>
    </w:p>
    <w:p w14:paraId="0BABA324" w14:textId="77777777" w:rsidR="00695FD1" w:rsidRPr="00695FD1" w:rsidRDefault="00695FD1" w:rsidP="0047538C">
      <w:r w:rsidRPr="00695FD1">
        <w:t>In conclusion, web-based gym management systems have transformed the gym management industry by providing gym owners with more accessible and efficient ways to manage their gyms. With the ability to automate gym operations, track member attendance and payments, schedule classes and appointments manage inventory, and track equipment maintenance, gym owners can streamline their gym management processes and focus on providing a better gym experience for their member</w:t>
      </w:r>
      <w:r w:rsidR="00657AE4">
        <w:t xml:space="preserve">s </w:t>
      </w:r>
      <w:r w:rsidR="00657AE4">
        <w:fldChar w:fldCharType="begin"/>
      </w:r>
      <w:r w:rsidR="00657AE4">
        <w:instrText xml:space="preserve"> ADDIN ZOTERO_ITEM CSL_CITATION {"citationID":"zbUadQG5","properties":{"formattedCitation":"(Weller, 2021)","plainCitation":"(Weller, 2021)","noteIndex":0},"citationItems":[{"id":20,"uris":["http://zotero.org/users/local/xwZHzrPw/items/I3G4HTVA"],"itemData":{"id":20,"type":"webpage","abstract":"In this article, we talk about the benefits of gym management software could benefit your business and some of the top features to consider.","container-title":"Boutique Fitness and Gym Management Software - Glofox","language":"en-US","title":"What are the benefits of gym management software?","URL":"https://www.glofox.com/blog/benefits-of-gym-management-software/","author":[{"family":"Weller","given":"Jenny"}],"accessed":{"date-parts":[["2023",2,28]]},"issued":{"date-parts":[["2021",8,21]]}}}],"schema":"https://github.com/citation-style-language/schema/raw/master/csl-citation.json"} </w:instrText>
      </w:r>
      <w:r w:rsidR="00657AE4">
        <w:fldChar w:fldCharType="separate"/>
      </w:r>
      <w:r w:rsidR="00657AE4" w:rsidRPr="00657AE4">
        <w:t>(Weller, 2021)</w:t>
      </w:r>
      <w:r w:rsidR="00657AE4">
        <w:fldChar w:fldCharType="end"/>
      </w:r>
      <w:r w:rsidR="00657AE4">
        <w:t>.</w:t>
      </w:r>
    </w:p>
    <w:p w14:paraId="529E419E" w14:textId="77777777" w:rsidR="00695FD1" w:rsidRDefault="00695FD1" w:rsidP="00A948F3">
      <w:pPr>
        <w:rPr>
          <w:rFonts w:cs="Times New Roman"/>
          <w:b/>
          <w:sz w:val="26"/>
          <w:szCs w:val="26"/>
        </w:rPr>
      </w:pPr>
    </w:p>
    <w:p w14:paraId="1C482451" w14:textId="77777777" w:rsidR="00FE2BA2" w:rsidRDefault="00FE2BA2" w:rsidP="00A948F3">
      <w:pPr>
        <w:rPr>
          <w:rFonts w:cs="Times New Roman"/>
          <w:b/>
          <w:sz w:val="26"/>
          <w:szCs w:val="26"/>
        </w:rPr>
      </w:pPr>
    </w:p>
    <w:p w14:paraId="16A5E9B5" w14:textId="40CED5E3" w:rsidR="00FE2BA2" w:rsidRPr="005B1E89" w:rsidRDefault="00FE2BA2" w:rsidP="00A948F3">
      <w:pPr>
        <w:pStyle w:val="Heading2"/>
        <w:rPr>
          <w:rFonts w:ascii="Times New Roman" w:hAnsi="Times New Roman" w:cs="Times New Roman"/>
          <w:b/>
          <w:color w:val="auto"/>
          <w:sz w:val="28"/>
          <w:szCs w:val="28"/>
        </w:rPr>
      </w:pPr>
      <w:bookmarkStart w:id="20" w:name="_Toc135040417"/>
      <w:r w:rsidRPr="005B1E89">
        <w:rPr>
          <w:rFonts w:ascii="Times New Roman" w:hAnsi="Times New Roman" w:cs="Times New Roman"/>
          <w:b/>
          <w:color w:val="auto"/>
          <w:sz w:val="28"/>
          <w:szCs w:val="28"/>
        </w:rPr>
        <w:lastRenderedPageBreak/>
        <w:t>2.3 REVIEW OF</w:t>
      </w:r>
      <w:r w:rsidR="00DB0B80">
        <w:rPr>
          <w:rFonts w:ascii="Times New Roman" w:hAnsi="Times New Roman" w:cs="Times New Roman"/>
          <w:b/>
          <w:color w:val="auto"/>
          <w:sz w:val="28"/>
          <w:szCs w:val="28"/>
        </w:rPr>
        <w:t xml:space="preserve"> </w:t>
      </w:r>
      <w:r w:rsidRPr="005B1E89">
        <w:rPr>
          <w:rFonts w:ascii="Times New Roman" w:hAnsi="Times New Roman" w:cs="Times New Roman"/>
          <w:b/>
          <w:color w:val="auto"/>
          <w:sz w:val="28"/>
          <w:szCs w:val="28"/>
        </w:rPr>
        <w:t>EXISTING WEB-BASED GYM MANAGEMENT SYSTEMS WITH AN ACCOUNTABILITY PARTNER</w:t>
      </w:r>
      <w:bookmarkEnd w:id="20"/>
    </w:p>
    <w:p w14:paraId="760373A8" w14:textId="77777777" w:rsidR="00FE2BA2" w:rsidRDefault="00FE2BA2" w:rsidP="0047538C">
      <w:pPr>
        <w:rPr>
          <w:lang w:eastAsia="en-GB"/>
        </w:rPr>
      </w:pPr>
      <w:r w:rsidRPr="00301EC4">
        <w:rPr>
          <w:lang w:eastAsia="en-GB"/>
        </w:rPr>
        <w:t>There are various web-based gym management systems available in the market today that incorporate accountability partners. An accountability partner is a coach or a peer who provides motivation, support, and encouragement to individuals to help them achieve their fitness goals. Below are some examples of existing web-based gym management systems with an accountability partner:</w:t>
      </w:r>
    </w:p>
    <w:p w14:paraId="42AC4F24" w14:textId="77777777" w:rsidR="00F90478" w:rsidRDefault="00FE2BA2" w:rsidP="00CD1191">
      <w:pPr>
        <w:pStyle w:val="ListParagraph"/>
        <w:numPr>
          <w:ilvl w:val="2"/>
          <w:numId w:val="14"/>
        </w:numPr>
        <w:rPr>
          <w:rFonts w:cs="Times New Roman"/>
          <w:sz w:val="26"/>
          <w:szCs w:val="26"/>
        </w:rPr>
      </w:pPr>
      <w:bookmarkStart w:id="21" w:name="_Toc135040418"/>
      <w:proofErr w:type="spellStart"/>
      <w:r w:rsidRPr="00F3033F">
        <w:rPr>
          <w:rStyle w:val="Heading3Char"/>
          <w:rFonts w:ascii="Times New Roman" w:hAnsi="Times New Roman" w:cs="Times New Roman"/>
          <w:b/>
          <w:bCs/>
          <w:color w:val="000000" w:themeColor="text1"/>
          <w:sz w:val="26"/>
          <w:szCs w:val="26"/>
        </w:rPr>
        <w:t>Trainerize</w:t>
      </w:r>
      <w:proofErr w:type="spellEnd"/>
      <w:r w:rsidRPr="00F3033F">
        <w:rPr>
          <w:rStyle w:val="Heading3Char"/>
          <w:rFonts w:ascii="Times New Roman" w:hAnsi="Times New Roman" w:cs="Times New Roman"/>
          <w:b/>
          <w:bCs/>
          <w:color w:val="000000" w:themeColor="text1"/>
          <w:sz w:val="26"/>
          <w:szCs w:val="26"/>
        </w:rPr>
        <w:t>:</w:t>
      </w:r>
      <w:bookmarkEnd w:id="21"/>
      <w:r w:rsidRPr="00CD1191">
        <w:rPr>
          <w:rFonts w:cs="Times New Roman"/>
          <w:sz w:val="26"/>
          <w:szCs w:val="26"/>
        </w:rPr>
        <w:t xml:space="preserve"> </w:t>
      </w:r>
    </w:p>
    <w:p w14:paraId="7D78E8FE" w14:textId="24B80534" w:rsidR="00FE2BA2" w:rsidRPr="00F90478" w:rsidRDefault="00FE2BA2" w:rsidP="0047538C">
      <w:proofErr w:type="spellStart"/>
      <w:r w:rsidRPr="00F90478">
        <w:t>Trainerize</w:t>
      </w:r>
      <w:proofErr w:type="spellEnd"/>
      <w:r w:rsidRPr="00F90478">
        <w:t xml:space="preserve"> is a popular fitness app that has gained significant popularity in recent years. The app offers a variety of features that help users achieve their fitness goals. Some of the key features of </w:t>
      </w:r>
      <w:proofErr w:type="spellStart"/>
      <w:r w:rsidRPr="00F90478">
        <w:t>Trainerize</w:t>
      </w:r>
      <w:proofErr w:type="spellEnd"/>
      <w:r w:rsidRPr="00F90478">
        <w:t xml:space="preserve"> include personalized workout plans, nutrition tracking, progress tracking, and virtual coaching. The app is designed to cater to the needs of users at dif</w:t>
      </w:r>
      <w:r w:rsidR="00D50D56" w:rsidRPr="00F90478">
        <w:t>ferent fitness levels, from begi</w:t>
      </w:r>
      <w:r w:rsidRPr="00F90478">
        <w:t xml:space="preserve">nners to advanced athletes. </w:t>
      </w:r>
    </w:p>
    <w:p w14:paraId="228F46F2" w14:textId="77777777" w:rsidR="00FE2BA2" w:rsidRPr="00F46335" w:rsidRDefault="00FE2BA2" w:rsidP="0047538C">
      <w:r w:rsidRPr="00F46335">
        <w:t xml:space="preserve">One of the significant advantages of </w:t>
      </w:r>
      <w:proofErr w:type="spellStart"/>
      <w:r w:rsidRPr="00F46335">
        <w:t>Trainerize</w:t>
      </w:r>
      <w:proofErr w:type="spellEnd"/>
      <w:r w:rsidRPr="00F46335">
        <w:t xml:space="preserve"> is the personalized workout plans it offers. The app allows users to customize their workouts based on their fitness goals, current fitness level, and available equipment. The app also provides instructional videos and animations to ensure users perform exercises correctly, minimizing the risk of injury. This feature is backed up by research that suggests personalized workout plans can significantly improve adherenc</w:t>
      </w:r>
      <w:r>
        <w:t xml:space="preserve">e and motivation to exercise </w:t>
      </w:r>
      <w:r>
        <w:fldChar w:fldCharType="begin"/>
      </w:r>
      <w:r w:rsidR="00D579E8">
        <w:instrText xml:space="preserve"> ADDIN ZOTERO_ITEM CSL_CITATION {"citationID":"YBuPUEzi","properties":{"formattedCitation":"(Sun {\\i{}et al.}, 2021)","plainCitation":"(Sun et al., 2021)","noteIndex":0},"citationItems":[{"id":42,"uris":["http://zotero.org/users/local/xwZHzrPw/items/E2KFDBAT"],"itemData":{"id":42,"type":"article-journal","abstract":"Background\nPhysical inactivity is a global issue that affects people’s health and productivity. With the advancement of mobile technologies, many apps have been developed to facilitate health self-management. However, few studies have examined the effectiveness of these mobile health (mHealth) apps in motivating exercise adherence.\n\nObjective\nThis study aims to demonstrate the enhanced action design research (ADR) process and improve the design of mHealth apps for exercise self-management. Specifically, we investigate whether sending motivational messages improves adherence to exercise plans, whether the motivational effect is affected by personality, the impact of message type and repetition, and the process of involving a field experiment in the design process and learning new design principles from the results.\n\nMethods\nThis formative research was conducted by proposing an enhanced ADR process. We incorporated a field experiment into the process to iteratively refine and evaluate the design until it converges into a final mHealth app. We used the Apple ResearchKit to develop the mHealth app and promoted it via trainers at their gyms. We targeted users who used the app for at least two months. Participants were randomly assigned to 1 of the 12 groups in a 2×3×2 factorial design and remained blinded to the assigned intervention. The groups were defined based on personality type (thinking or feeling), message type (emotional, logical, or none), and repetition (none or once). Participants with different personality types received tailored and repeated messages. Finally, we used the self-reported completion rate to measure participants’ adherence level to exercise plans. By analyzing users’ usage patterns, we could verify, correct, and enhance the mHealth app design principles.\n\nResults\nIn total, 160 users downloaded the app, and 89 active participants remained during the 2-month period. The results suggest a significant main effect of personality type and repetition and a significant interaction effect between personality type and repetition. The adherence rate of people with feeling personality types was 18.15% higher than that of people with thinking types. Emotional messages were more effective than logical messages in motivating exercise adherence. Although people received repeated messages, they were more likely to adhere to exercise plans. With repeated reminders, the adherence rates of people with thinking personality types were significantly improved by 27.34% (P&lt;.001).\n\nConclusions\nThis study contributes to the literature on mHealth apps. By incorporating a field experiment into the ADR process, we demonstrate the benefit of combining design science and field experiments. This study also contributes to the research on mHealth apps. The principles learned from this study can be applied to improve the effectiveness of mHealth apps. The app design can be considered a foundation for the development of more advanced apps for specific diseases, such as diabetes and asthma, in future research.","container-title":"JMIR mHealth and uHealth","DOI":"10.2196/19941","ISSN":"2291-5222","issue":"6","journalAbbreviation":"JMIR Mhealth Uhealth","note":"PMID: 34076580\nPMCID: PMC8209532","page":"e19941","source":"PubMed Central","title":"Motivating Adherence to Exercise Plans Through a Personalized Mobile Health App: Enhanced Action Design Research Approach","title-short":"Motivating Adherence to Exercise Plans Through a Personalized Mobile Health App","volume":"9","author":[{"family":"Sun","given":"Ruo-Ting"},{"family":"Han","given":"Wencui"},{"family":"Chang","given":"Hsin-Lu"},{"family":"Shaw","given":"Michael J"}],"issued":{"date-parts":[["2021",6,2]]}}}],"schema":"https://github.com/citation-style-language/schema/raw/master/csl-citation.json"} </w:instrText>
      </w:r>
      <w:r>
        <w:fldChar w:fldCharType="separate"/>
      </w:r>
      <w:r w:rsidR="00D579E8" w:rsidRPr="00D579E8">
        <w:rPr>
          <w:szCs w:val="24"/>
        </w:rPr>
        <w:t xml:space="preserve">(Sun </w:t>
      </w:r>
      <w:r w:rsidR="00D579E8" w:rsidRPr="00D579E8">
        <w:rPr>
          <w:i/>
          <w:iCs/>
          <w:szCs w:val="24"/>
        </w:rPr>
        <w:t>et al.</w:t>
      </w:r>
      <w:r w:rsidR="00D579E8" w:rsidRPr="00D579E8">
        <w:rPr>
          <w:szCs w:val="24"/>
        </w:rPr>
        <w:t>, 2021)</w:t>
      </w:r>
      <w:r>
        <w:fldChar w:fldCharType="end"/>
      </w:r>
      <w:r w:rsidRPr="00F46335">
        <w:t>.</w:t>
      </w:r>
    </w:p>
    <w:p w14:paraId="6DA17054" w14:textId="77777777" w:rsidR="00FE2BA2" w:rsidRPr="00F46335" w:rsidRDefault="00FE2BA2" w:rsidP="0047538C">
      <w:r w:rsidRPr="00F46335">
        <w:t xml:space="preserve">Another key feature of </w:t>
      </w:r>
      <w:proofErr w:type="spellStart"/>
      <w:r w:rsidRPr="00F46335">
        <w:t>Trainerize</w:t>
      </w:r>
      <w:proofErr w:type="spellEnd"/>
      <w:r w:rsidRPr="00F46335">
        <w:t xml:space="preserve"> is its nutrition tracking capabilities. The app allows users to track their food intake, monitor their calorie consumption, and set nutritional goals. This feature is essential for individuals looking to lose weight or maintain a healthy diet. Research has shown that tracking food intake can improve dietary adherence and le</w:t>
      </w:r>
      <w:r w:rsidR="00D579E8">
        <w:t xml:space="preserve">ad to successful weight loss </w:t>
      </w:r>
      <w:r w:rsidR="00D579E8">
        <w:fldChar w:fldCharType="begin"/>
      </w:r>
      <w:r w:rsidR="00D579E8">
        <w:instrText xml:space="preserve"> ADDIN ZOTERO_ITEM CSL_CITATION {"citationID":"MkAecyhs","properties":{"formattedCitation":"(Burke, Wang and Sevick, 2011)","plainCitation":"(Burke, Wang and Sevick, 2011)","noteIndex":0},"citationItems":[{"id":28,"uris":["http://zotero.org/users/local/xwZHzrPw/items/FVPLDE9H"],"itemData":{"id":28,"type":"article-journal","abstract":"Self-monitoring is the centerpiece of behavioral weight loss intervention programs. This article presents a systematic review of the literature on three components of self-monitoring in behavioral weight loss studies: diet, exercise, and self-weighing. This review included articles that were published between 1993 and 2009 that reported on the relationship between weight loss and these self-monitoring strategies. Of the 22 studies identified, 15 focused on dietary self-monitoring, one on self-monitoring exercise, and six on self-weighing. A wide array of methods was used to perform self-monitoring; the paper diary was used most often. Adherence to self-monitoring was reported most frequently as the number of diaries completed or the frequency of log-ins or reported weights. The use of technology, which included the Internet, personal digital assistants, and electronic digital scales were reported in five studies. Descriptive designs were used in the earlier studies whereas more recent reports involved prospective studies and randomized trials that examined the effect of self-monitoring on weight loss. A significant association between self-monitoring and weight loss was consistently found; however, the level of evidence was weak because of methodologic limitations. The most significant limitations of the reviewed studies were the homogenous samples and reliance on self-report. In all but two studies, the samples were predominantly white and women. This review highlights the need for studies in more diverse populations, for objective measures of adherence to self-monitoring, and for studies that establish the required dose of self-monitoring for successful outcomes.","container-title":"Journal of the American Dietetic Association","DOI":"10.1016/j.jada.2010.10.008","ISSN":"1878-3570","issue":"1","journalAbbreviation":"J Am Diet Assoc","language":"eng","note":"PMID: 21185970\nPMCID: PMC3268700","page":"92-102","source":"PubMed","title":"Self-monitoring in weight loss: a systematic review of the literature","title-short":"Self-monitoring in weight loss","volume":"111","author":[{"family":"Burke","given":"Lora E."},{"family":"Wang","given":"Jing"},{"family":"Sevick","given":"Mary Ann"}],"issued":{"date-parts":[["2011",1]]}}}],"schema":"https://github.com/citation-style-language/schema/raw/master/csl-citation.json"} </w:instrText>
      </w:r>
      <w:r w:rsidR="00D579E8">
        <w:fldChar w:fldCharType="separate"/>
      </w:r>
      <w:r w:rsidR="00D579E8" w:rsidRPr="00D579E8">
        <w:t>(Burke, Wang and Sevick, 2011)</w:t>
      </w:r>
      <w:r w:rsidR="00D579E8">
        <w:fldChar w:fldCharType="end"/>
      </w:r>
      <w:r w:rsidRPr="00F46335">
        <w:t>.</w:t>
      </w:r>
    </w:p>
    <w:p w14:paraId="655F2C1E" w14:textId="3072C568" w:rsidR="00FE2BA2" w:rsidRPr="00F46335" w:rsidRDefault="00FE2BA2" w:rsidP="0047538C">
      <w:r w:rsidRPr="00F46335">
        <w:t xml:space="preserve">The progress tracking feature of </w:t>
      </w:r>
      <w:proofErr w:type="spellStart"/>
      <w:r w:rsidRPr="00F46335">
        <w:t>Trainerize</w:t>
      </w:r>
      <w:proofErr w:type="spellEnd"/>
      <w:r w:rsidRPr="00F46335">
        <w:t xml:space="preserve"> is also highly beneficial. The app allows users to track their progress, including weight loss, muscle gain, and other fitness metrics. This feature is crucial in helping users stay motivated and on track with their fitness goals. Research has shown that progress tracking can improve ad</w:t>
      </w:r>
      <w:r w:rsidR="00D579E8">
        <w:t xml:space="preserve">herence to exercise programs </w:t>
      </w:r>
      <w:r w:rsidR="00D579E8">
        <w:fldChar w:fldCharType="begin"/>
      </w:r>
      <w:r w:rsidR="00D579E8">
        <w:instrText xml:space="preserve"> ADDIN ZOTERO_ITEM CSL_CITATION {"citationID":"8CgYLGT9","properties":{"formattedCitation":"(Sniehotta {\\i{}et al.}, 2005)","plainCitation":"(Sniehotta et al., 2005)","noteIndex":0},"citationItems":[{"id":35,"uris":["http://zotero.org/users/local/xwZHzrPw/items/VJGQZTKS"],"itemData":{"id":35,"type":"article-journal","abstract":"Planning is regarded as highly valuable in the process of health behaviour change. It bridges the gap between behavioural intentions and health behaviour. To further develop this concept, a distinction is made between action planning and coping planning. The latter refers to the mental simulation of overcoming anticipated barriers to action. Action planning and coping planning for physical exercise were examined in a longitudinal study with 352 cardiac patients. They were approached during rehabilitation treatment and followed up at two and four months after discharge. Both planning cognitions were psychometrically identified, and it was found that they operated differently in the behavioural change process. Action plans were more influential early in the rehabilitation process, whereas coping plans were more instrumental later on. Participants with higher levels of coping planning after discharge were more likely to report higher levels of exercise four months after discharge. It is suggested to include both kinds ofplanning in interventions at different stages in health behaviour change.","container-title":"European Journal of Social Psychology","DOI":"10.1002/ejsp.258","ISSN":"0046-2772, 1099-0992","issue":"4","journalAbbreviation":"Eur. J. Soc. Psychol.","language":"en","page":"565-576","source":"DOI.org (Crossref)","title":"Action planning and coping planning for long-term lifestyle change: theory and assessment","title-short":"Action planning and coping planning for long-term lifestyle change","volume":"35","author":[{"family":"Sniehotta","given":"Falko F."},{"family":"Schwarzer","given":"Ralf"},{"family":"Scholz","given":"Urte"},{"family":"Schüz","given":"Benjamin"}],"issued":{"date-parts":[["2005",7]]}}}],"schema":"https://github.com/citation-style-language/schema/raw/master/csl-citation.json"} </w:instrText>
      </w:r>
      <w:r w:rsidR="00D579E8">
        <w:fldChar w:fldCharType="separate"/>
      </w:r>
      <w:r w:rsidR="00D579E8" w:rsidRPr="00D579E8">
        <w:rPr>
          <w:szCs w:val="24"/>
        </w:rPr>
        <w:t xml:space="preserve">(Sniehotta </w:t>
      </w:r>
      <w:r w:rsidR="00D579E8" w:rsidRPr="00D579E8">
        <w:rPr>
          <w:i/>
          <w:iCs/>
          <w:szCs w:val="24"/>
        </w:rPr>
        <w:t>et al.</w:t>
      </w:r>
      <w:r w:rsidR="00D579E8" w:rsidRPr="00D579E8">
        <w:rPr>
          <w:szCs w:val="24"/>
        </w:rPr>
        <w:t>, 2005)</w:t>
      </w:r>
      <w:r w:rsidR="00D579E8">
        <w:fldChar w:fldCharType="end"/>
      </w:r>
      <w:r w:rsidRPr="00F46335">
        <w:t>.</w:t>
      </w:r>
    </w:p>
    <w:p w14:paraId="0F2C606E" w14:textId="77777777" w:rsidR="00FE2BA2" w:rsidRPr="00F46335" w:rsidRDefault="00FE2BA2" w:rsidP="0047538C">
      <w:proofErr w:type="spellStart"/>
      <w:r w:rsidRPr="00F46335">
        <w:lastRenderedPageBreak/>
        <w:t>Trainerize</w:t>
      </w:r>
      <w:proofErr w:type="spellEnd"/>
      <w:r w:rsidRPr="00F46335">
        <w:t xml:space="preserve"> also offers virtual coaching, which is highly beneficial for individuals who prefer remote training sessions. The app allows users to connect with certified personal trainers who can provide personalized guidance and support. Research has shown that virtual coaching can be just as eff</w:t>
      </w:r>
      <w:r w:rsidR="00D579E8">
        <w:t>ective as in-person coaching</w:t>
      </w:r>
      <w:r w:rsidR="008578EA">
        <w:t xml:space="preserve"> </w:t>
      </w:r>
      <w:r w:rsidR="008578EA">
        <w:fldChar w:fldCharType="begin"/>
      </w:r>
      <w:r w:rsidR="008578EA">
        <w:instrText xml:space="preserve"> ADDIN ZOTERO_ITEM CSL_CITATION {"citationID":"CC4CxJCV","properties":{"formattedCitation":"(IJsselsteijn {\\i{}et al.}, 2006)","plainCitation":"(IJsselsteijn et al., 2006)","noteIndex":0},"citationItems":[{"id":64,"uris":["http://zotero.org/users/local/xwZHzrPw/items/JVJFUY9D"],"itemData":{"id":64,"type":"article-journal","abstract":"The current paper describes research that is aimed at elucidating our understanding of media technology factors that may help users of exercise equipment to stay motivated for doing regular workouts. In particular, we investigated the effects of immersion and coaching by a virtual agent on intrinsic motivation and the sense of presence of participants cycling on a stationary home exercise bike. A basic two-by-two within-subjects experimental design was employed whereby participants were presented with a virtual racetrack with two levels of immersion (high vs. low) and two levels of a virtual coach (with vs. without). Results indicate a clear positive effect of immersion on both motivation and presence. The virtual coach significantly lowered the perceived control and pressure/tension dimensions of intrinsic motivation, but did not affect the enjoyment dimension. The presence of the virtual coach also reduced negative effects associated with VEs, such as feeling dizzy or nauseated.","container-title":"Presence: Teleoperators and Virtual Environments","DOI":"10.1162/pres.15.6.688","issue":"6","journalAbbreviation":"Presence: Teleoperators and Virtual Environments","page":"688-698","source":"Silverchair","title":"Virtual Fitness: Stimulating Exercise Behavior through Media Technology","title-short":"Virtual Fitness","volume":"15","author":[{"family":"IJsselsteijn","given":"W. A"},{"family":"Kort","given":"Y. A. W.","dropping-particle":"de"},{"family":"Westerink","given":"J"},{"family":"Jager","given":"M.","dropping-particle":"de"},{"family":"Bonants","given":"R"}],"issued":{"date-parts":[["2006",12,1]]}}}],"schema":"https://github.com/citation-style-language/schema/raw/master/csl-citation.json"} </w:instrText>
      </w:r>
      <w:r w:rsidR="008578EA">
        <w:fldChar w:fldCharType="separate"/>
      </w:r>
      <w:r w:rsidR="008578EA" w:rsidRPr="008578EA">
        <w:rPr>
          <w:szCs w:val="24"/>
        </w:rPr>
        <w:t xml:space="preserve">(IJsselsteijn </w:t>
      </w:r>
      <w:r w:rsidR="008578EA" w:rsidRPr="008578EA">
        <w:rPr>
          <w:i/>
          <w:iCs/>
          <w:szCs w:val="24"/>
        </w:rPr>
        <w:t>et al.</w:t>
      </w:r>
      <w:r w:rsidR="008578EA" w:rsidRPr="008578EA">
        <w:rPr>
          <w:szCs w:val="24"/>
        </w:rPr>
        <w:t>, 2006)</w:t>
      </w:r>
      <w:r w:rsidR="008578EA">
        <w:fldChar w:fldCharType="end"/>
      </w:r>
    </w:p>
    <w:p w14:paraId="347C1428" w14:textId="77777777" w:rsidR="00FE2BA2" w:rsidRPr="00F46335" w:rsidRDefault="00FE2BA2" w:rsidP="0047538C">
      <w:r w:rsidRPr="00F46335">
        <w:t xml:space="preserve">While </w:t>
      </w:r>
      <w:proofErr w:type="spellStart"/>
      <w:r w:rsidRPr="00F46335">
        <w:t>Trainerize</w:t>
      </w:r>
      <w:proofErr w:type="spellEnd"/>
      <w:r w:rsidRPr="00F46335">
        <w:t xml:space="preserve"> offers several advantages, it also has some shortcomings. One of the main drawbacks of the app is its cost. The app requires a monthly subscription fee, which can be a barrier for some users. Additionally, the app may not be suitable for individuals who prefer in-person coaching and need hands-on guidance.</w:t>
      </w:r>
    </w:p>
    <w:p w14:paraId="171E2537" w14:textId="77777777" w:rsidR="00FE2BA2" w:rsidRDefault="00FE2BA2" w:rsidP="0047538C">
      <w:r w:rsidRPr="00F46335">
        <w:t xml:space="preserve">In conclusion, </w:t>
      </w:r>
      <w:proofErr w:type="spellStart"/>
      <w:r w:rsidRPr="00F46335">
        <w:t>Trainerize</w:t>
      </w:r>
      <w:proofErr w:type="spellEnd"/>
      <w:r w:rsidRPr="00F46335">
        <w:t xml:space="preserve"> is an excellent fitness app that offers several advantages, including personalized workout plans, nutrition tracking, progress tracking, and virtual coaching. The app's features are backed up by research that suggests they can significantly improve adherence and motivation to exercise. However, the app's cost and remote coaching may not be suitable for everyone. Overall, </w:t>
      </w:r>
      <w:proofErr w:type="spellStart"/>
      <w:r w:rsidRPr="00F46335">
        <w:t>Trainerize</w:t>
      </w:r>
      <w:proofErr w:type="spellEnd"/>
      <w:r w:rsidRPr="00F46335">
        <w:t xml:space="preserve"> is an effective tool for individuals looking to achieve their fitness goals.</w:t>
      </w:r>
    </w:p>
    <w:p w14:paraId="6A4A8A6B" w14:textId="77777777" w:rsidR="00552BC4" w:rsidRDefault="00D579E8" w:rsidP="00CD1191">
      <w:pPr>
        <w:pStyle w:val="ListParagraph"/>
        <w:numPr>
          <w:ilvl w:val="2"/>
          <w:numId w:val="14"/>
        </w:numPr>
        <w:rPr>
          <w:rFonts w:cs="Times New Roman"/>
          <w:sz w:val="26"/>
          <w:szCs w:val="26"/>
        </w:rPr>
      </w:pPr>
      <w:bookmarkStart w:id="22" w:name="_Toc135040419"/>
      <w:proofErr w:type="spellStart"/>
      <w:r w:rsidRPr="00F3033F">
        <w:rPr>
          <w:rStyle w:val="Heading3Char"/>
          <w:rFonts w:ascii="Times New Roman" w:hAnsi="Times New Roman" w:cs="Times New Roman"/>
          <w:b/>
          <w:bCs/>
          <w:color w:val="000000" w:themeColor="text1"/>
          <w:sz w:val="26"/>
          <w:szCs w:val="26"/>
        </w:rPr>
        <w:t>MyFitnessPal</w:t>
      </w:r>
      <w:proofErr w:type="spellEnd"/>
      <w:r w:rsidRPr="00F3033F">
        <w:rPr>
          <w:rStyle w:val="Heading3Char"/>
          <w:rFonts w:ascii="Times New Roman" w:hAnsi="Times New Roman" w:cs="Times New Roman"/>
          <w:b/>
          <w:bCs/>
          <w:color w:val="000000" w:themeColor="text1"/>
          <w:sz w:val="26"/>
          <w:szCs w:val="26"/>
        </w:rPr>
        <w:t>:</w:t>
      </w:r>
      <w:bookmarkEnd w:id="22"/>
      <w:r w:rsidRPr="00CD1191">
        <w:rPr>
          <w:rFonts w:cs="Times New Roman"/>
          <w:sz w:val="26"/>
          <w:szCs w:val="26"/>
        </w:rPr>
        <w:t xml:space="preserve"> </w:t>
      </w:r>
    </w:p>
    <w:p w14:paraId="7A866AEB" w14:textId="3E0BEB31" w:rsidR="00D579E8" w:rsidRPr="00552BC4" w:rsidRDefault="00D579E8" w:rsidP="0047538C">
      <w:proofErr w:type="spellStart"/>
      <w:r w:rsidRPr="00552BC4">
        <w:t>MyFitnessPal</w:t>
      </w:r>
      <w:proofErr w:type="spellEnd"/>
      <w:r w:rsidRPr="00552BC4">
        <w:t xml:space="preserve"> is a popular fitness app that has gained popularity among people looking to improve their health and fitness. The app is designed to help users track their daily food intake, monitor their exercise activities, and set fitness goals. </w:t>
      </w:r>
      <w:proofErr w:type="spellStart"/>
      <w:r w:rsidRPr="00552BC4">
        <w:t>MyFitnessPal's</w:t>
      </w:r>
      <w:proofErr w:type="spellEnd"/>
      <w:r w:rsidRPr="00552BC4">
        <w:t xml:space="preserve"> database of over 11 million foods makes it easy for users to log and track their meals, while the app's barcode scanner allows for quick input of packaged foods.</w:t>
      </w:r>
    </w:p>
    <w:p w14:paraId="11C0C591" w14:textId="77777777" w:rsidR="00D579E8" w:rsidRPr="005B6AD3" w:rsidRDefault="00D579E8" w:rsidP="0047538C">
      <w:r w:rsidRPr="005B6AD3">
        <w:t xml:space="preserve">One of the key features of </w:t>
      </w:r>
      <w:proofErr w:type="spellStart"/>
      <w:r w:rsidRPr="005B6AD3">
        <w:t>MyFitnessPal</w:t>
      </w:r>
      <w:proofErr w:type="spellEnd"/>
      <w:r w:rsidRPr="005B6AD3">
        <w:t xml:space="preserve"> is its ability to track macronutrients and micronutrients. Users can set customized goals for their daily intake of calories, protein, fat, and carbohydrates, and the app will provide feedback on whether those goals are being met. This feature can be especially helpful for individuals with specific dietary needs, such as athletes or those with chronic health conditions.</w:t>
      </w:r>
    </w:p>
    <w:p w14:paraId="2B67F975" w14:textId="77777777" w:rsidR="00D579E8" w:rsidRPr="005B6AD3" w:rsidRDefault="00D579E8" w:rsidP="0047538C">
      <w:r w:rsidRPr="005B6AD3">
        <w:t xml:space="preserve">Another advantage of </w:t>
      </w:r>
      <w:proofErr w:type="spellStart"/>
      <w:r w:rsidRPr="005B6AD3">
        <w:t>MyFitnessPal</w:t>
      </w:r>
      <w:proofErr w:type="spellEnd"/>
      <w:r w:rsidRPr="005B6AD3">
        <w:t xml:space="preserve"> is its integration with other fitness tracking devices, such as </w:t>
      </w:r>
      <w:proofErr w:type="spellStart"/>
      <w:r w:rsidRPr="005B6AD3">
        <w:t>Fitbit</w:t>
      </w:r>
      <w:proofErr w:type="spellEnd"/>
      <w:r w:rsidRPr="005B6AD3">
        <w:t xml:space="preserve"> and Apple Watch. This allows users to see a more comprehensive view of their overall health and fitness, including daily step counts, heart rate, and sleep patterns.</w:t>
      </w:r>
    </w:p>
    <w:p w14:paraId="4ED9D6AB" w14:textId="77777777" w:rsidR="00D579E8" w:rsidRPr="005B6AD3" w:rsidRDefault="00D579E8" w:rsidP="0047538C">
      <w:r w:rsidRPr="005B6AD3">
        <w:t xml:space="preserve">However, one of the main shortcomings of </w:t>
      </w:r>
      <w:proofErr w:type="spellStart"/>
      <w:r w:rsidRPr="005B6AD3">
        <w:t>MyFitnessPal</w:t>
      </w:r>
      <w:proofErr w:type="spellEnd"/>
      <w:r w:rsidRPr="005B6AD3">
        <w:t xml:space="preserve"> is that it relies heavily on user input, which can be time-consuming and error-prone. Users must manually enter all of their meals </w:t>
      </w:r>
      <w:r w:rsidRPr="005B6AD3">
        <w:lastRenderedPageBreak/>
        <w:t xml:space="preserve">and exercises, which can be a daunting task for some. Additionally, </w:t>
      </w:r>
      <w:proofErr w:type="spellStart"/>
      <w:r w:rsidRPr="005B6AD3">
        <w:t>MyFitnessPal</w:t>
      </w:r>
      <w:proofErr w:type="spellEnd"/>
      <w:r w:rsidRPr="005B6AD3">
        <w:t xml:space="preserve"> does not account for individual differences in metabolism, body composition, or other physiological factors that can impact weight loss and fitness goals.</w:t>
      </w:r>
    </w:p>
    <w:p w14:paraId="160D3DCF" w14:textId="77777777" w:rsidR="00D579E8" w:rsidRPr="005B6AD3" w:rsidRDefault="00D579E8" w:rsidP="0047538C">
      <w:r w:rsidRPr="005B6AD3">
        <w:t>Research has shown that tracking food intake and exercise can be an effective tool for weight loss and improving overall health. A study published in the Journal of Medical Internet Research found that using a mobile app for self-monitoring diet and exercise was associated with greater weight loss and improved dietary habits in overweight and obes</w:t>
      </w:r>
      <w:r>
        <w:t xml:space="preserve">e individuals </w:t>
      </w:r>
      <w:r>
        <w:fldChar w:fldCharType="begin"/>
      </w:r>
      <w:r>
        <w:instrText xml:space="preserve"> ADDIN ZOTERO_ITEM CSL_CITATION {"citationID":"ckBLOQHc","properties":{"formattedCitation":"(Wang {\\i{}et al.}, 2020)","plainCitation":"(Wang et al., 2020)","noteIndex":0},"citationItems":[{"id":45,"uris":["http://zotero.org/users/local/xwZHzrPw/items/P8526K2Q"],"itemData":{"id":45,"type":"article-journal","abstract":"The purpose of this systematic review was to identify evidence concerning the effectiveness of mobile applications and wearable devices for weight loss in overweight adults. A database search of PubMed and CINAHL yielded 12 eligible articles following the application of inclusion and exclusion criteria. Inclusion criteria consisted of studies primarily pertaining to obesity, inclusion of adult population only (18 years and older), use of experimental study designs only, use of mobile apps or wearable devices as intervention(s), and primary outcome of weight loss. Overall, the research evidence suggests that mobile apps and wearables are effective self-regulating tools for weight loss. Although study design concerns, such as lack of non-intervention comparator groups, prevent a definitive conclusion regarding the relative power of mobile apps and wearables over other self-monitoring methods, evidence indicates that mobile technology can be used as integral tools within overarching weight loss strategies recommended in the primary care setting.","container-title":"Western Journal of Nursing Research","DOI":"10.1177/0193945919888224","ISSN":"0193-9459","issue":"9","journalAbbreviation":"West J Nurs Res","language":"en","note":"publisher: SAGE Publications Inc","page":"747-759","source":"SAGE Journals","title":"Can Mobile Technology Improve Weight Loss in Overweight Adults? A Systematic Review","title-short":"Can Mobile Technology Improve Weight Loss in Overweight Adults?","volume":"42","author":[{"family":"Wang","given":"Elizabeth"},{"family":"Abrahamson","given":"Kathleen"},{"family":"Liu","given":"Pi Ju"},{"family":"Ahmed","given":"Azza"}],"issued":{"date-parts":[["2020",9,1]]}}}],"schema":"https://github.com/citation-style-language/schema/raw/master/csl-citation.json"} </w:instrText>
      </w:r>
      <w:r>
        <w:fldChar w:fldCharType="separate"/>
      </w:r>
      <w:r w:rsidRPr="00D579E8">
        <w:rPr>
          <w:szCs w:val="24"/>
        </w:rPr>
        <w:t xml:space="preserve">(Wang </w:t>
      </w:r>
      <w:r w:rsidRPr="00D579E8">
        <w:rPr>
          <w:i/>
          <w:iCs/>
          <w:szCs w:val="24"/>
        </w:rPr>
        <w:t>et al.</w:t>
      </w:r>
      <w:r w:rsidRPr="00D579E8">
        <w:rPr>
          <w:szCs w:val="24"/>
        </w:rPr>
        <w:t>, 2020)</w:t>
      </w:r>
      <w:r>
        <w:fldChar w:fldCharType="end"/>
      </w:r>
      <w:r w:rsidRPr="005B6AD3">
        <w:t xml:space="preserve">. Another study published in the Journal of Nutrition Education and </w:t>
      </w:r>
      <w:proofErr w:type="spellStart"/>
      <w:r w:rsidRPr="005B6AD3">
        <w:t>Behavior</w:t>
      </w:r>
      <w:proofErr w:type="spellEnd"/>
      <w:r w:rsidRPr="005B6AD3">
        <w:t xml:space="preserve"> found that using a mobile app to track food intake and exercise was associated with improved dietary quality and increased physical</w:t>
      </w:r>
      <w:r>
        <w:t xml:space="preserve"> activity </w:t>
      </w:r>
      <w:r>
        <w:fldChar w:fldCharType="begin"/>
      </w:r>
      <w:r>
        <w:instrText xml:space="preserve"> ADDIN ZOTERO_ITEM CSL_CITATION {"citationID":"fU6axy1s","properties":{"formattedCitation":"(LeRouge and Wickramasinghe, 2013)","plainCitation":"(LeRouge and Wickramasinghe, 2013)","noteIndex":0},"citationItems":[{"id":46,"uris":["http://zotero.org/users/local/xwZHzrPw/items/QU9KIR5K"],"itemData":{"id":46,"type":"article-journal","abstract":"User-centered design (UCD) is well recognized as an effective human factor engineering strategy for designing ease of use in the total customer experience with products and information technology that has been applied specifically to health care information technology systems. We conducted a literature review to analyze the current research regarding the use of UCD methods and principles to support the development or evaluation of diabetes-related consumer health informatics technology (CHIT) initiatives. Findings indicate that (1) UCD activities have been applied across the technology development life cycle stages, (2) there are benefits to incorporating UCD to better inform CHIT development in this area, and (3) the degree of adoption of the UCD process is quite uneven across diabetes CHIT studies. In addition, few to no studies report on methods used across all phases of the life cycle with process detail. To address that void, the Appendix provides an illustrative case study example of UCD techniques across development stages.ConclusionWith the advancement of CHIT, such as smartphones and Web 2.0, we have the tools to provide patients with more sophisticated self-care. Given the challenges and trends in today's health care environment, CHI will inevitably expand. Given this context, designing and developing appropriate and sustainable technology solutions are important. Moreover, CHI is not just about the technology, but also and most importantly about the people (users) and context. User-centered design is concerned with users' expectations of how something should work and what it should do, how users interpret the clues that a particular device or technology provides about its functioning and content, and how users interpret feedback from the device or technology.47 User-centered design efforts can help prevent costly design and change management errors (and associated rework).This study contributes to the existing literature by examining the use of UCD methods for CHIT related to diabetes self-management as reported in peer-reviewed publications. Results indicate that multiple UCD methods have been used to design and assess functionality related to nutrition, exercise, lifestyle, and blood glucose level self-management. These functions have been spread across various platforms. Although multimethods may be used, to our knowledge, no study within the scope of this review has demonstrated the multistage use of UCD across the UCD life cycle with a detailed accounting of process. Appendix A provides a contribution to the existing literature by addressing this gap.User-centered design activities are admittedly time-consuming. However, the referenced studies generally indicated that the UCD methods used (and thus time invested) provided positive results and/or facilitated answering their research questions. Furthermore, the time invested can be offset by post-release success and the realization that the findings, data collection tools (e.g., surveys), and resulting UCD deliverables (e.g., profiles) can be repurposed in other research and development activities involving the same or similar target user groups or contexts. At this time, one can only hypothesize the resulting impact and cost/benefit if methods across all stages of the UCD life cycle are incorporated into studies or what the optimal mix of methods is to suit the purpose of the study. This situation provides an opportunity for future research.However, UCD is not a silver bullet for universal system success. Although development efforts may take into account consumer input and produce positive design and functionality outcomes, CHIT may not be for everyone. Appropriate CHIT ?fit? to a situation or user may be dictated by not only by alignment with the user's mental model, but also costs, whether the consumer owns a computer, Internet access, and self-motivation.In summary, our review of the literature strongly supports that incorporating UCD methods with appropriate rigor and choice of methods not only is prudent, but also facilitates true and faithful capture and delivery of what is quintessentially important within the domain of CHI?the users' mental model.","container-title":"Journal of Diabetes Science and Technology","DOI":"10.1177/193229681300700429","ISSN":"1932-2968","issue":"4","journalAbbreviation":"J Diabetes Sci Technol","note":"publisher: SAGE Publications Inc","page":"1039-1056","source":"SAGE Journals","title":"A Review of User-Centered Design for Diabetes-Related Consumer Health Informatics Technologies","volume":"7","author":[{"family":"LeRouge","given":"Cynthia"},{"family":"Wickramasinghe","given":"Nilmini"}],"issued":{"date-parts":[["2013",7,1]]}}}],"schema":"https://github.com/citation-style-language/schema/raw/master/csl-citation.json"} </w:instrText>
      </w:r>
      <w:r>
        <w:fldChar w:fldCharType="separate"/>
      </w:r>
      <w:r w:rsidRPr="00D579E8">
        <w:t>(LeRouge and Wickramasinghe, 2013)</w:t>
      </w:r>
      <w:r>
        <w:fldChar w:fldCharType="end"/>
      </w:r>
      <w:r w:rsidRPr="005B6AD3">
        <w:t>.</w:t>
      </w:r>
    </w:p>
    <w:p w14:paraId="1508DFF4" w14:textId="17B45CDE" w:rsidR="0083253D" w:rsidRDefault="00D579E8" w:rsidP="0047538C">
      <w:proofErr w:type="spellStart"/>
      <w:r w:rsidRPr="005B6AD3">
        <w:t>MyFitnessPal</w:t>
      </w:r>
      <w:proofErr w:type="spellEnd"/>
      <w:r w:rsidRPr="005B6AD3">
        <w:t xml:space="preserve"> is a powerful tool for individuals looking to improve their health and fitness. Its ability to track macronutrients and micronutrients, integrate with other fitness tracking devices, and provide personalized feedback on fitness goals makes it a valuable resource for anyone looking to improve their health. However, its reliance on user input and limitations in accounting for individual differences in physiology highlight the need for further research and development in this area.</w:t>
      </w:r>
    </w:p>
    <w:p w14:paraId="55BB54EB" w14:textId="7F23FFFA" w:rsidR="00552BC4" w:rsidRPr="00552BC4" w:rsidRDefault="0083253D" w:rsidP="00EC460F">
      <w:pPr>
        <w:pStyle w:val="NormalWeb"/>
        <w:numPr>
          <w:ilvl w:val="2"/>
          <w:numId w:val="14"/>
        </w:numPr>
        <w:spacing w:before="0" w:beforeAutospacing="0" w:after="0" w:afterAutospacing="0" w:line="360" w:lineRule="auto"/>
        <w:rPr>
          <w:color w:val="0E101A"/>
          <w:sz w:val="26"/>
          <w:szCs w:val="26"/>
        </w:rPr>
      </w:pPr>
      <w:bookmarkStart w:id="23" w:name="_Toc135040420"/>
      <w:proofErr w:type="spellStart"/>
      <w:r w:rsidRPr="00F3033F">
        <w:rPr>
          <w:rStyle w:val="Heading3Char"/>
          <w:rFonts w:ascii="Times New Roman" w:hAnsi="Times New Roman" w:cs="Times New Roman"/>
          <w:b/>
          <w:bCs/>
          <w:color w:val="000000" w:themeColor="text1"/>
          <w:sz w:val="26"/>
          <w:szCs w:val="26"/>
        </w:rPr>
        <w:t>Fitocracy</w:t>
      </w:r>
      <w:proofErr w:type="spellEnd"/>
      <w:r w:rsidRPr="00F3033F">
        <w:rPr>
          <w:rStyle w:val="Heading3Char"/>
          <w:rFonts w:ascii="Times New Roman" w:hAnsi="Times New Roman" w:cs="Times New Roman"/>
          <w:b/>
          <w:bCs/>
          <w:color w:val="000000" w:themeColor="text1"/>
          <w:sz w:val="26"/>
          <w:szCs w:val="26"/>
        </w:rPr>
        <w:t>:</w:t>
      </w:r>
      <w:bookmarkEnd w:id="23"/>
      <w:r w:rsidR="00552BC4">
        <w:rPr>
          <w:b/>
          <w:sz w:val="26"/>
          <w:szCs w:val="26"/>
        </w:rPr>
        <w:t xml:space="preserve"> </w:t>
      </w:r>
    </w:p>
    <w:p w14:paraId="4129F339" w14:textId="4A666847" w:rsidR="0083253D" w:rsidRPr="0083253D" w:rsidRDefault="0083253D" w:rsidP="0047538C">
      <w:proofErr w:type="spellStart"/>
      <w:r w:rsidRPr="0083253D">
        <w:t>Fitocracy</w:t>
      </w:r>
      <w:proofErr w:type="spellEnd"/>
      <w:r w:rsidRPr="0083253D">
        <w:t xml:space="preserve"> is a fitness app that aims to </w:t>
      </w:r>
      <w:proofErr w:type="spellStart"/>
      <w:r w:rsidRPr="0083253D">
        <w:t>gamify</w:t>
      </w:r>
      <w:proofErr w:type="spellEnd"/>
      <w:r w:rsidRPr="0083253D">
        <w:t xml:space="preserve"> fitness and make</w:t>
      </w:r>
      <w:r w:rsidR="00552BC4">
        <w:t xml:space="preserve"> </w:t>
      </w:r>
      <w:r w:rsidRPr="0083253D">
        <w:t>exercise more engaging and enjoyable. The app offers a range of features designed to help users set and achieve fitness goals, track their progress, and connect with other fitness enthusiasts. However, the app also has some limitations that may make it less suitable for some users.</w:t>
      </w:r>
    </w:p>
    <w:p w14:paraId="01649752" w14:textId="77777777" w:rsidR="0083253D" w:rsidRPr="004A7B87" w:rsidRDefault="0083253D" w:rsidP="0047538C">
      <w:pPr>
        <w:rPr>
          <w:lang w:eastAsia="en-GB"/>
        </w:rPr>
      </w:pPr>
      <w:r w:rsidRPr="004A7B87">
        <w:rPr>
          <w:lang w:eastAsia="en-GB"/>
        </w:rPr>
        <w:t xml:space="preserve">One of the key features of </w:t>
      </w:r>
      <w:proofErr w:type="spellStart"/>
      <w:r w:rsidRPr="004A7B87">
        <w:rPr>
          <w:lang w:eastAsia="en-GB"/>
        </w:rPr>
        <w:t>Fitocracy</w:t>
      </w:r>
      <w:proofErr w:type="spellEnd"/>
      <w:r w:rsidRPr="004A7B87">
        <w:rPr>
          <w:lang w:eastAsia="en-GB"/>
        </w:rPr>
        <w:t xml:space="preserve"> is its </w:t>
      </w:r>
      <w:proofErr w:type="spellStart"/>
      <w:r w:rsidRPr="004A7B87">
        <w:rPr>
          <w:lang w:eastAsia="en-GB"/>
        </w:rPr>
        <w:t>gamification</w:t>
      </w:r>
      <w:proofErr w:type="spellEnd"/>
      <w:r w:rsidRPr="004A7B87">
        <w:rPr>
          <w:lang w:eastAsia="en-GB"/>
        </w:rPr>
        <w:t xml:space="preserve"> approach to fitness. The app allows users to earn points and level up as they complete workouts and achieve fitness goals. This can be a powerful motivator for many people, as it taps into the human desire for achievement and recognition. Research has shown that </w:t>
      </w:r>
      <w:proofErr w:type="spellStart"/>
      <w:r w:rsidRPr="004A7B87">
        <w:rPr>
          <w:lang w:eastAsia="en-GB"/>
        </w:rPr>
        <w:t>gamification</w:t>
      </w:r>
      <w:proofErr w:type="spellEnd"/>
      <w:r w:rsidRPr="004A7B87">
        <w:rPr>
          <w:lang w:eastAsia="en-GB"/>
        </w:rPr>
        <w:t xml:space="preserve"> can be an effective tool for increasing engagement and a</w:t>
      </w:r>
      <w:r w:rsidRPr="0083253D">
        <w:rPr>
          <w:lang w:eastAsia="en-GB"/>
        </w:rPr>
        <w:t xml:space="preserve">dherence to fitness programs </w:t>
      </w:r>
      <w:r w:rsidRPr="0083253D">
        <w:rPr>
          <w:lang w:eastAsia="en-GB"/>
        </w:rPr>
        <w:fldChar w:fldCharType="begin"/>
      </w:r>
      <w:r w:rsidRPr="0083253D">
        <w:rPr>
          <w:lang w:eastAsia="en-GB"/>
        </w:rPr>
        <w:instrText xml:space="preserve"> ADDIN ZOTERO_ITEM CSL_CITATION {"citationID":"VaertwNx","properties":{"formattedCitation":"(Lu {\\i{}et al.}, 2013)","plainCitation":"(Lu et al., 2013)","noteIndex":0},"citationItems":[{"id":48,"uris":["http://zotero.org/users/local/xwZHzrPw/items/BR8WPT82"],"itemData":{"id":48,"type":"article-journal","abstract":"Childhood obesity is a global epidemic. Health videogames are an emerging intervention strategy to combat childhood obesity. This systematic review examined published research on the effect of health videogames on childhood obesity. Fourteen articles examining 28 health videogames published between 2005 and 2013 in English were selected from 2433 articles identified through five major search engines. Results indicated that academic interest in using health videogames for childhood obesity prevention has increased during this time. Most games were commercially available. Most studies were of short duration. Diverse player and game play patterns have been identified. Most studies involved players of both genders with slightly more boys. The majority of players were non-white. Most studies had the players play the games at home, whereas some extended the play setting to school and sports/recreational facilities. Most of the games were commercially available. Positive outcomes related to obesity were observed in about 40 percent of the studies, all of which targeted overweight or obese participants.","container-title":"Games for Health Journal","DOI":"10.1089/g4h.2013.0025","ISSN":"2161-783X","issue":"3","journalAbbreviation":"Games Health J","note":"PMID: 24353906\nPMCID: PMC3833378","page":"131-141","source":"PubMed Central","title":"A Systematic Review of Health Videogames on Childhood Obesity Prevention and Intervention","volume":"2","author":[{"family":"Lu","given":"Amy Shirong"},{"family":"Kharrazi","given":"Hadi"},{"family":"Gharghabi","given":"Fardad"},{"family":"Thompson","given":"Debbe"}],"issued":{"date-parts":[["2013",6]]}}}],"schema":"https://github.com/citation-style-language/schema/raw/master/csl-citation.json"} </w:instrText>
      </w:r>
      <w:r w:rsidRPr="0083253D">
        <w:rPr>
          <w:lang w:eastAsia="en-GB"/>
        </w:rPr>
        <w:fldChar w:fldCharType="separate"/>
      </w:r>
      <w:r w:rsidRPr="0083253D">
        <w:t xml:space="preserve">(Lu </w:t>
      </w:r>
      <w:r w:rsidRPr="0083253D">
        <w:rPr>
          <w:i/>
          <w:iCs/>
        </w:rPr>
        <w:t>et al.</w:t>
      </w:r>
      <w:r w:rsidRPr="0083253D">
        <w:t>, 2013)</w:t>
      </w:r>
      <w:r w:rsidRPr="0083253D">
        <w:rPr>
          <w:lang w:eastAsia="en-GB"/>
        </w:rPr>
        <w:fldChar w:fldCharType="end"/>
      </w:r>
      <w:r w:rsidRPr="004A7B87">
        <w:rPr>
          <w:lang w:eastAsia="en-GB"/>
        </w:rPr>
        <w:t>.</w:t>
      </w:r>
    </w:p>
    <w:p w14:paraId="0B0DCE74" w14:textId="77777777" w:rsidR="0083253D" w:rsidRPr="004A7B87" w:rsidRDefault="0083253D" w:rsidP="0047538C">
      <w:pPr>
        <w:rPr>
          <w:lang w:eastAsia="en-GB"/>
        </w:rPr>
      </w:pPr>
      <w:r w:rsidRPr="004A7B87">
        <w:rPr>
          <w:lang w:eastAsia="en-GB"/>
        </w:rPr>
        <w:t xml:space="preserve">Another important feature of </w:t>
      </w:r>
      <w:proofErr w:type="spellStart"/>
      <w:r w:rsidRPr="004A7B87">
        <w:rPr>
          <w:lang w:eastAsia="en-GB"/>
        </w:rPr>
        <w:t>Fitocracy</w:t>
      </w:r>
      <w:proofErr w:type="spellEnd"/>
      <w:r w:rsidRPr="004A7B87">
        <w:rPr>
          <w:lang w:eastAsia="en-GB"/>
        </w:rPr>
        <w:t xml:space="preserve"> is its social aspect. Users can connect with friends and other fitness enthusiasts on the app, sharing workout tips, encouragement, and support. This can be particularly valuable for people who are looking for accountability and motivation to </w:t>
      </w:r>
      <w:r w:rsidRPr="004A7B87">
        <w:rPr>
          <w:lang w:eastAsia="en-GB"/>
        </w:rPr>
        <w:lastRenderedPageBreak/>
        <w:t>stick to their fitness goals. Research has shown that social support can be a powerful factor in promoting physical activity an</w:t>
      </w:r>
      <w:r w:rsidRPr="0083253D">
        <w:rPr>
          <w:lang w:eastAsia="en-GB"/>
        </w:rPr>
        <w:t xml:space="preserve">d improving fitness outcomes </w:t>
      </w:r>
      <w:r w:rsidRPr="0083253D">
        <w:rPr>
          <w:lang w:eastAsia="en-GB"/>
        </w:rPr>
        <w:fldChar w:fldCharType="begin"/>
      </w:r>
      <w:r w:rsidRPr="0083253D">
        <w:rPr>
          <w:lang w:eastAsia="en-GB"/>
        </w:rPr>
        <w:instrText xml:space="preserve"> ADDIN ZOTERO_ITEM CSL_CITATION {"citationID":"mUYp7FiP","properties":{"formattedCitation":"(Sallis {\\i{}et al.}, 2006)","plainCitation":"(Sallis et al., 2006)","noteIndex":0},"citationItems":[{"id":51,"uris":["http://zotero.org/users/local/xwZHzrPw/items/UA3J9ZBC"],"itemData":{"id":51,"type":"article-journal","abstract":"The thesis of this article is that multilevel interventions based on ecological models and targeting individuals, social environments, physical environments, and policies must be implemented to achieve population change in physical activity. A model is proposed that identifies potential environmental and policy influences on four domains of active living: recreation, transport, occupation, and household. Multilevel research and interventions require multiple disciplines to combine concepts and methods to create new transdisciplinary approaches. The contributions being made by a broad range of disciplines are summarized. Research to date supports a conclusion that there are multiple levels of influence on physical activity, and the active living domains are associated with different environmental variables. Continued research is needed to provide detailed findings that can inform improved designs of communities, transportation systems, and recreation facilities. Collaborations with policy researchers may improve the likelihood of translating research findings into changes in environments, policies, and practices.","container-title":"Annual Review of Public Health","DOI":"10.1146/annurev.publhealth.27.021405.102100","ISSN":"0163-7525","journalAbbreviation":"Annu Rev Public Health","language":"eng","note":"PMID: 16533119","page":"297-322","source":"PubMed","title":"An ecological approach to creating active living communities","volume":"27","author":[{"family":"Sallis","given":"James F."},{"family":"Cervero","given":"Robert B."},{"family":"Ascher","given":"William"},{"family":"Henderson","given":"Karla A."},{"family":"Kraft","given":"M. Katherine"},{"family":"Kerr","given":"Jacqueline"}],"issued":{"date-parts":[["2006"]]}}}],"schema":"https://github.com/citation-style-language/schema/raw/master/csl-citation.json"} </w:instrText>
      </w:r>
      <w:r w:rsidRPr="0083253D">
        <w:rPr>
          <w:lang w:eastAsia="en-GB"/>
        </w:rPr>
        <w:fldChar w:fldCharType="separate"/>
      </w:r>
      <w:r w:rsidRPr="0083253D">
        <w:t xml:space="preserve">(Sallis </w:t>
      </w:r>
      <w:r w:rsidRPr="0083253D">
        <w:rPr>
          <w:i/>
          <w:iCs/>
        </w:rPr>
        <w:t>et al.</w:t>
      </w:r>
      <w:r w:rsidRPr="0083253D">
        <w:t>, 2006)</w:t>
      </w:r>
      <w:r w:rsidRPr="0083253D">
        <w:rPr>
          <w:lang w:eastAsia="en-GB"/>
        </w:rPr>
        <w:fldChar w:fldCharType="end"/>
      </w:r>
      <w:r w:rsidRPr="004A7B87">
        <w:rPr>
          <w:lang w:eastAsia="en-GB"/>
        </w:rPr>
        <w:t>.</w:t>
      </w:r>
    </w:p>
    <w:p w14:paraId="2BB5EB52" w14:textId="17D77CCA" w:rsidR="0083253D" w:rsidRPr="004A7B87" w:rsidRDefault="0083253D" w:rsidP="0047538C">
      <w:pPr>
        <w:rPr>
          <w:lang w:eastAsia="en-GB"/>
        </w:rPr>
      </w:pPr>
      <w:proofErr w:type="spellStart"/>
      <w:r w:rsidRPr="004A7B87">
        <w:rPr>
          <w:lang w:eastAsia="en-GB"/>
        </w:rPr>
        <w:t>Fitocracy</w:t>
      </w:r>
      <w:proofErr w:type="spellEnd"/>
      <w:r w:rsidRPr="004A7B87">
        <w:rPr>
          <w:lang w:eastAsia="en-GB"/>
        </w:rPr>
        <w:t xml:space="preserve"> also offers a range of tools for tracking and monitoring fitness progress. Users can log their workouts, set goals, and track their progress over time. The app also provides data on calorie burn, distance, and other metrics, allowing users to monitor their progress and make adjustments to their workout routines as needed. Research has shown that self-monitoring and goal-setting are effective strategies for promoting physical activity and achi</w:t>
      </w:r>
      <w:r w:rsidRPr="0083253D">
        <w:rPr>
          <w:lang w:eastAsia="en-GB"/>
        </w:rPr>
        <w:t xml:space="preserve">eving fitness goals </w:t>
      </w:r>
      <w:r w:rsidRPr="0083253D">
        <w:rPr>
          <w:lang w:eastAsia="en-GB"/>
        </w:rPr>
        <w:fldChar w:fldCharType="begin"/>
      </w:r>
      <w:r w:rsidRPr="0083253D">
        <w:rPr>
          <w:lang w:eastAsia="en-GB"/>
        </w:rPr>
        <w:instrText xml:space="preserve"> ADDIN ZOTERO_ITEM CSL_CITATION {"citationID":"nn2fbSGd","properties":{"formattedCitation":"(Burke, Wang and Sevick, 2011)","plainCitation":"(Burke, Wang and Sevick, 2011)","noteIndex":0},"citationItems":[{"id":28,"uris":["http://zotero.org/users/local/xwZHzrPw/items/FVPLDE9H"],"itemData":{"id":28,"type":"article-journal","abstract":"Self-monitoring is the centerpiece of behavioral weight loss intervention programs. This article presents a systematic review of the literature on three components of self-monitoring in behavioral weight loss studies: diet, exercise, and self-weighing. This review included articles that were published between 1993 and 2009 that reported on the relationship between weight loss and these self-monitoring strategies. Of the 22 studies identified, 15 focused on dietary self-monitoring, one on self-monitoring exercise, and six on self-weighing. A wide array of methods was used to perform self-monitoring; the paper diary was used most often. Adherence to self-monitoring was reported most frequently as the number of diaries completed or the frequency of log-ins or reported weights. The use of technology, which included the Internet, personal digital assistants, and electronic digital scales were reported in five studies. Descriptive designs were used in the earlier studies whereas more recent reports involved prospective studies and randomized trials that examined the effect of self-monitoring on weight loss. A significant association between self-monitoring and weight loss was consistently found; however, the level of evidence was weak because of methodologic limitations. The most significant limitations of the reviewed studies were the homogenous samples and reliance on self-report. In all but two studies, the samples were predominantly white and women. This review highlights the need for studies in more diverse populations, for objective measures of adherence to self-monitoring, and for studies that establish the required dose of self-monitoring for successful outcomes.","container-title":"Journal of the American Dietetic Association","DOI":"10.1016/j.jada.2010.10.008","ISSN":"1878-3570","issue":"1","journalAbbreviation":"J Am Diet Assoc","language":"eng","note":"PMID: 21185970\nPMCID: PMC3268700","page":"92-102","source":"PubMed","title":"Self-monitoring in weight loss: a systematic review of the literature","title-short":"Self-monitoring in weight loss","volume":"111","author":[{"family":"Burke","given":"Lora E."},{"family":"Wang","given":"Jing"},{"family":"Sevick","given":"Mary Ann"}],"issued":{"date-parts":[["2011",1]]}}}],"schema":"https://github.com/citation-style-language/schema/raw/master/csl-citation.json"} </w:instrText>
      </w:r>
      <w:r w:rsidRPr="0083253D">
        <w:rPr>
          <w:lang w:eastAsia="en-GB"/>
        </w:rPr>
        <w:fldChar w:fldCharType="separate"/>
      </w:r>
      <w:r w:rsidRPr="0083253D">
        <w:t>(Burke</w:t>
      </w:r>
      <w:r w:rsidR="00720A0C">
        <w:t xml:space="preserve"> </w:t>
      </w:r>
      <w:r w:rsidR="00720A0C">
        <w:rPr>
          <w:i/>
          <w:iCs/>
        </w:rPr>
        <w:t>et al.,</w:t>
      </w:r>
      <w:r w:rsidRPr="0083253D">
        <w:t xml:space="preserve"> 2011)</w:t>
      </w:r>
      <w:r w:rsidRPr="0083253D">
        <w:rPr>
          <w:lang w:eastAsia="en-GB"/>
        </w:rPr>
        <w:fldChar w:fldCharType="end"/>
      </w:r>
      <w:r w:rsidRPr="004A7B87">
        <w:rPr>
          <w:lang w:eastAsia="en-GB"/>
        </w:rPr>
        <w:t>.</w:t>
      </w:r>
    </w:p>
    <w:p w14:paraId="7D116A16" w14:textId="77777777" w:rsidR="0083253D" w:rsidRPr="004A7B87" w:rsidRDefault="0083253D" w:rsidP="0047538C">
      <w:pPr>
        <w:rPr>
          <w:lang w:eastAsia="en-GB"/>
        </w:rPr>
      </w:pPr>
      <w:r w:rsidRPr="004A7B87">
        <w:rPr>
          <w:lang w:eastAsia="en-GB"/>
        </w:rPr>
        <w:t xml:space="preserve">However, </w:t>
      </w:r>
      <w:proofErr w:type="spellStart"/>
      <w:r w:rsidRPr="004A7B87">
        <w:rPr>
          <w:lang w:eastAsia="en-GB"/>
        </w:rPr>
        <w:t>Fitocracy</w:t>
      </w:r>
      <w:proofErr w:type="spellEnd"/>
      <w:r w:rsidRPr="004A7B87">
        <w:rPr>
          <w:lang w:eastAsia="en-GB"/>
        </w:rPr>
        <w:t xml:space="preserve"> also has some limitations that may make it less appealing to some users. One potential drawback is the app's focus on strength training and weightlifting. While these activities can be valuable components of a fitness routine, they may not be suitable for everyone. Some users may prefer more cardio-focused workouts or may be looking for more variety in their exercise options.</w:t>
      </w:r>
    </w:p>
    <w:p w14:paraId="201FC684" w14:textId="77777777" w:rsidR="0083253D" w:rsidRPr="0083253D" w:rsidRDefault="0083253D" w:rsidP="0047538C">
      <w:pPr>
        <w:rPr>
          <w:lang w:eastAsia="en-GB"/>
        </w:rPr>
      </w:pPr>
      <w:r w:rsidRPr="004A7B87">
        <w:rPr>
          <w:lang w:eastAsia="en-GB"/>
        </w:rPr>
        <w:t xml:space="preserve">Another limitation of </w:t>
      </w:r>
      <w:proofErr w:type="spellStart"/>
      <w:r w:rsidRPr="004A7B87">
        <w:rPr>
          <w:lang w:eastAsia="en-GB"/>
        </w:rPr>
        <w:t>Fitocracy</w:t>
      </w:r>
      <w:proofErr w:type="spellEnd"/>
      <w:r w:rsidRPr="004A7B87">
        <w:rPr>
          <w:lang w:eastAsia="en-GB"/>
        </w:rPr>
        <w:t xml:space="preserve"> is its premium membership model. While the basic version of the app is free, many of the most valuable features are only available to users who pay for a premium membership. This can be a barrier for some users who may not be In conclusion, </w:t>
      </w:r>
      <w:proofErr w:type="spellStart"/>
      <w:r w:rsidRPr="004A7B87">
        <w:rPr>
          <w:lang w:eastAsia="en-GB"/>
        </w:rPr>
        <w:t>Fitocracy</w:t>
      </w:r>
      <w:proofErr w:type="spellEnd"/>
      <w:r w:rsidRPr="004A7B87">
        <w:rPr>
          <w:lang w:eastAsia="en-GB"/>
        </w:rPr>
        <w:t xml:space="preserve"> is a fitness app with a range of valuable features, including </w:t>
      </w:r>
      <w:proofErr w:type="spellStart"/>
      <w:r w:rsidRPr="004A7B87">
        <w:rPr>
          <w:lang w:eastAsia="en-GB"/>
        </w:rPr>
        <w:t>gamification</w:t>
      </w:r>
      <w:proofErr w:type="spellEnd"/>
      <w:r w:rsidRPr="004A7B87">
        <w:rPr>
          <w:lang w:eastAsia="en-GB"/>
        </w:rPr>
        <w:t>, social support, and tracking tools. These features align with research-supported strategies for promoting physical activity and achieving fitness goals. However, the app may not be suitable for everyone, particularly those who are not interested in strength training or who are unwilling or unable to pay for a premium membership.</w:t>
      </w:r>
    </w:p>
    <w:p w14:paraId="6B637154" w14:textId="77777777" w:rsidR="00552BC4" w:rsidRDefault="0083253D" w:rsidP="00EC460F">
      <w:pPr>
        <w:pStyle w:val="NormalWeb"/>
        <w:numPr>
          <w:ilvl w:val="2"/>
          <w:numId w:val="14"/>
        </w:numPr>
        <w:spacing w:before="0" w:beforeAutospacing="0" w:after="0" w:afterAutospacing="0" w:line="360" w:lineRule="auto"/>
        <w:rPr>
          <w:color w:val="0E101A"/>
          <w:sz w:val="26"/>
          <w:szCs w:val="26"/>
        </w:rPr>
      </w:pPr>
      <w:bookmarkStart w:id="24" w:name="_Toc135040421"/>
      <w:proofErr w:type="spellStart"/>
      <w:r w:rsidRPr="00F3033F">
        <w:rPr>
          <w:rStyle w:val="Heading3Char"/>
          <w:rFonts w:ascii="Times New Roman" w:hAnsi="Times New Roman" w:cs="Times New Roman"/>
          <w:b/>
          <w:bCs/>
          <w:color w:val="000000" w:themeColor="text1"/>
          <w:sz w:val="26"/>
          <w:szCs w:val="26"/>
        </w:rPr>
        <w:t>TrueCoach</w:t>
      </w:r>
      <w:proofErr w:type="spellEnd"/>
      <w:r w:rsidRPr="00F3033F">
        <w:rPr>
          <w:rStyle w:val="Heading3Char"/>
          <w:rFonts w:ascii="Times New Roman" w:hAnsi="Times New Roman" w:cs="Times New Roman"/>
          <w:b/>
          <w:bCs/>
          <w:color w:val="000000" w:themeColor="text1"/>
          <w:sz w:val="26"/>
          <w:szCs w:val="26"/>
        </w:rPr>
        <w:t>:</w:t>
      </w:r>
      <w:bookmarkEnd w:id="24"/>
      <w:r w:rsidRPr="0083253D">
        <w:rPr>
          <w:color w:val="0E101A"/>
          <w:sz w:val="26"/>
          <w:szCs w:val="26"/>
        </w:rPr>
        <w:t xml:space="preserve"> </w:t>
      </w:r>
    </w:p>
    <w:p w14:paraId="34294625" w14:textId="35BE94E9" w:rsidR="0083253D" w:rsidRPr="0083253D" w:rsidRDefault="0083253D" w:rsidP="0047538C">
      <w:proofErr w:type="spellStart"/>
      <w:r w:rsidRPr="0083253D">
        <w:t>TrueCoach</w:t>
      </w:r>
      <w:proofErr w:type="spellEnd"/>
      <w:r w:rsidRPr="0083253D">
        <w:t xml:space="preserve"> is a popular fitness app that aims to simplify the process of fitness coaching for trainers and clients alike. The app is designed to make it easier for trainers to create personalized workout plans for their clients, track their progress, and communicate with them in real-time. </w:t>
      </w:r>
      <w:proofErr w:type="spellStart"/>
      <w:r w:rsidRPr="0083253D">
        <w:t>TrueCoach</w:t>
      </w:r>
      <w:proofErr w:type="spellEnd"/>
      <w:r w:rsidRPr="0083253D">
        <w:t xml:space="preserve"> boasts several features that make it an attractive option for both trainers and clients.</w:t>
      </w:r>
    </w:p>
    <w:p w14:paraId="2E74D4C8" w14:textId="77777777" w:rsidR="0083253D" w:rsidRPr="00354EDF" w:rsidRDefault="0083253D" w:rsidP="0047538C">
      <w:pPr>
        <w:rPr>
          <w:lang w:eastAsia="en-GB"/>
        </w:rPr>
      </w:pPr>
      <w:r w:rsidRPr="00354EDF">
        <w:rPr>
          <w:lang w:eastAsia="en-GB"/>
        </w:rPr>
        <w:t xml:space="preserve">One of the key features of </w:t>
      </w:r>
      <w:proofErr w:type="spellStart"/>
      <w:r w:rsidRPr="00354EDF">
        <w:rPr>
          <w:lang w:eastAsia="en-GB"/>
        </w:rPr>
        <w:t>TrueCoach</w:t>
      </w:r>
      <w:proofErr w:type="spellEnd"/>
      <w:r w:rsidRPr="00354EDF">
        <w:rPr>
          <w:lang w:eastAsia="en-GB"/>
        </w:rPr>
        <w:t xml:space="preserve"> is its ability to create customized workout plans for each client. Trainers can create workout plans based on a client's specific goals, fitness level, and </w:t>
      </w:r>
      <w:r w:rsidRPr="00354EDF">
        <w:rPr>
          <w:lang w:eastAsia="en-GB"/>
        </w:rPr>
        <w:lastRenderedPageBreak/>
        <w:t>preferences. This customization allows clients to achieve their fitness goals in a safe and efficient manner, and it also helps trainers to manage multiple clients simultaneously.</w:t>
      </w:r>
    </w:p>
    <w:p w14:paraId="5313C03E" w14:textId="77777777" w:rsidR="0083253D" w:rsidRPr="00354EDF" w:rsidRDefault="0083253D" w:rsidP="0047538C">
      <w:pPr>
        <w:rPr>
          <w:lang w:eastAsia="en-GB"/>
        </w:rPr>
      </w:pPr>
      <w:r w:rsidRPr="00354EDF">
        <w:rPr>
          <w:lang w:eastAsia="en-GB"/>
        </w:rPr>
        <w:t xml:space="preserve">Another standout feature of </w:t>
      </w:r>
      <w:proofErr w:type="spellStart"/>
      <w:r w:rsidRPr="00354EDF">
        <w:rPr>
          <w:lang w:eastAsia="en-GB"/>
        </w:rPr>
        <w:t>TrueCoach</w:t>
      </w:r>
      <w:proofErr w:type="spellEnd"/>
      <w:r w:rsidRPr="00354EDF">
        <w:rPr>
          <w:lang w:eastAsia="en-GB"/>
        </w:rPr>
        <w:t xml:space="preserve"> is its easy-to-use interface. The app is designed to be user-friendly, with intuitive navigation and clear instructions. This makes it easy for clients to track their progress, log their workouts, and communicate with their trainers.</w:t>
      </w:r>
    </w:p>
    <w:p w14:paraId="37C2DE38" w14:textId="77777777" w:rsidR="0083253D" w:rsidRPr="00354EDF" w:rsidRDefault="0083253D" w:rsidP="0047538C">
      <w:pPr>
        <w:rPr>
          <w:lang w:eastAsia="en-GB"/>
        </w:rPr>
      </w:pPr>
      <w:r w:rsidRPr="00354EDF">
        <w:rPr>
          <w:lang w:eastAsia="en-GB"/>
        </w:rPr>
        <w:t xml:space="preserve">One potential shortcoming of </w:t>
      </w:r>
      <w:proofErr w:type="spellStart"/>
      <w:r w:rsidRPr="00354EDF">
        <w:rPr>
          <w:lang w:eastAsia="en-GB"/>
        </w:rPr>
        <w:t>TrueCoach</w:t>
      </w:r>
      <w:proofErr w:type="spellEnd"/>
      <w:r w:rsidRPr="00354EDF">
        <w:rPr>
          <w:lang w:eastAsia="en-GB"/>
        </w:rPr>
        <w:t xml:space="preserve"> is its reliance on technology. While the app is designed to simplify the process of fitness coaching, it may not be suitable for all clients. Some people may prefer more traditional coaching methods, such as in-person training sessions or phone calls.</w:t>
      </w:r>
    </w:p>
    <w:p w14:paraId="49D3E010" w14:textId="0502EBE2" w:rsidR="0083253D" w:rsidRPr="00354EDF" w:rsidRDefault="0083253D" w:rsidP="0047538C">
      <w:pPr>
        <w:rPr>
          <w:lang w:eastAsia="en-GB"/>
        </w:rPr>
      </w:pPr>
      <w:r w:rsidRPr="00354EDF">
        <w:rPr>
          <w:lang w:eastAsia="en-GB"/>
        </w:rPr>
        <w:t xml:space="preserve">Research suggests that fitness apps like </w:t>
      </w:r>
      <w:proofErr w:type="spellStart"/>
      <w:r w:rsidRPr="00354EDF">
        <w:rPr>
          <w:lang w:eastAsia="en-GB"/>
        </w:rPr>
        <w:t>TrueCoach</w:t>
      </w:r>
      <w:proofErr w:type="spellEnd"/>
      <w:r w:rsidRPr="00354EDF">
        <w:rPr>
          <w:lang w:eastAsia="en-GB"/>
        </w:rPr>
        <w:t xml:space="preserve"> can be effective tools for promoting physical activity and improving overall health outcomes. A 2017 systematic review of fitness apps found that they can be effective in increasing physical activity levels, improving adherence to exercise program</w:t>
      </w:r>
      <w:r w:rsidRPr="0083253D">
        <w:rPr>
          <w:lang w:eastAsia="en-GB"/>
        </w:rPr>
        <w:t xml:space="preserve">s, and promoting weight loss </w:t>
      </w:r>
      <w:r w:rsidRPr="0083253D">
        <w:rPr>
          <w:lang w:eastAsia="en-GB"/>
        </w:rPr>
        <w:fldChar w:fldCharType="begin"/>
      </w:r>
      <w:r w:rsidRPr="0083253D">
        <w:rPr>
          <w:lang w:eastAsia="en-GB"/>
        </w:rPr>
        <w:instrText xml:space="preserve"> ADDIN ZOTERO_ITEM CSL_CITATION {"citationID":"jmAYhIEf","properties":{"formattedCitation":"(Direito {\\i{}et al.}, 2017)","plainCitation":"(Direito et al., 2017)","noteIndex":0},"citationItems":[{"id":56,"uris":["http://zotero.org/users/local/xwZHzrPw/items/CZFA86ZP"],"itemData":{"id":56,"type":"article-journal","abstract":"mHealth programs offer potential for practical and cost-effective delivery of interventions capable of reaching many individuals.To (1) compare the effectiveness of mHealth interventions to promote physical activity (PA) and reduce sedentary behavior (SB) in free-living young people and adults with a comparator exposed to usual care/minimal intervention; (2) determine whether, and to what extent, such interventions affect PA and SB levels and (3) use the taxonomy of behavior change techniques (BCTs) to describe intervention characteristics.A systematic review and meta-analysis following PRISMA guidelines was undertaken to identify randomized controlled trials (RCTs) comparing mHealth interventions with usual or minimal care among individuals free from conditions that could limit PA. Total PA, moderate-to-vigorous intensity physical activity (MVPA), walking and SB outcomes were extracted. Intervention content was independently coded following the 93-item taxonomy of BCTs.Twenty-one RCTs (1701 participants—700 with objectively measured PA) met eligibility criteria. SB decreased more following mHealth interventions than after usual care (standardised mean difference (SMD) −0.26, 95 % confidence interval (CI) −0.53 to −0.00). Summary effects across studies were small to moderate and non-significant for total PA (SMD 0.14, 95 % CI −0.12 to 0.41); MVPA (SMD 0.37, 95 % CI −0.03 to 0.77); and walking (SMD 0.14, 95 % CI −0.01 to 0.29). BCTs were employed more frequently in intervention (mean = 6.9, range 2 to 12) than in comparator conditions (mean = 3.1, range 0 to 10). Of all BCTs, only 31 were employed in intervention conditions.Current mHealth interventions have small effects on PA/SB. Technological advancements will enable more comprehensive, interactive and responsive intervention delivery. Future mHealth PA studies should ensure that all the active ingredients of the intervention are reported in sufficient detail.","container-title":"Annals of Behavioral Medicine","DOI":"10.1007/s12160-016-9846-0","ISSN":"0883-6612","issue":"2","journalAbbreviation":"Annals of Behavioral Medicine","page":"226-239","source":"Silverchair","title":"mHealth Technologies to Influence Physical Activity and Sedentary Behaviors: Behavior Change Techniques, Systematic Review and Meta-Analysis of Randomized Controlled Trials","title-short":"mHealth Technologies to Influence Physical Activity and Sedentary Behaviors","volume":"51","author":[{"family":"Direito","given":"Artur"},{"family":"Carraça","given":"Eliana"},{"family":"Rawstorn","given":"Jonathan"},{"family":"Whittaker","given":"Robyn"},{"family":"Maddison","given":"Ralph"}],"issued":{"date-parts":[["2017",4,1]]}}}],"schema":"https://github.com/citation-style-language/schema/raw/master/csl-citation.json"} </w:instrText>
      </w:r>
      <w:r w:rsidRPr="0083253D">
        <w:rPr>
          <w:lang w:eastAsia="en-GB"/>
        </w:rPr>
        <w:fldChar w:fldCharType="separate"/>
      </w:r>
      <w:r w:rsidRPr="0083253D">
        <w:t xml:space="preserve">(Direito </w:t>
      </w:r>
      <w:r w:rsidRPr="0083253D">
        <w:rPr>
          <w:i/>
          <w:iCs/>
        </w:rPr>
        <w:t>et al.</w:t>
      </w:r>
      <w:r w:rsidRPr="0083253D">
        <w:t>, 2017)</w:t>
      </w:r>
      <w:r w:rsidRPr="0083253D">
        <w:rPr>
          <w:lang w:eastAsia="en-GB"/>
        </w:rPr>
        <w:fldChar w:fldCharType="end"/>
      </w:r>
      <w:r w:rsidRPr="00354EDF">
        <w:rPr>
          <w:lang w:eastAsia="en-GB"/>
        </w:rPr>
        <w:t>. Another study found that fitness apps can be effective in improving self-efficacy and motivation to exerc</w:t>
      </w:r>
      <w:r w:rsidRPr="0083253D">
        <w:rPr>
          <w:lang w:eastAsia="en-GB"/>
        </w:rPr>
        <w:t xml:space="preserve">ise </w:t>
      </w:r>
      <w:r w:rsidR="00111DF3" w:rsidRPr="0083253D">
        <w:rPr>
          <w:lang w:eastAsia="en-GB"/>
        </w:rPr>
        <w:fldChar w:fldCharType="begin"/>
      </w:r>
      <w:r w:rsidR="00111DF3" w:rsidRPr="0083253D">
        <w:rPr>
          <w:lang w:eastAsia="en-GB"/>
        </w:rPr>
        <w:instrText xml:space="preserve"> ADDIN ZOTERO_ITEM CSL_CITATION {"citationID":"nn2fbSGd","properties":{"formattedCitation":"(Burke, Wang and Sevick, 2011)","plainCitation":"(Burke, Wang and Sevick, 2011)","noteIndex":0},"citationItems":[{"id":28,"uris":["http://zotero.org/users/local/xwZHzrPw/items/FVPLDE9H"],"itemData":{"id":28,"type":"article-journal","abstract":"Self-monitoring is the centerpiece of behavioral weight loss intervention programs. This article presents a systematic review of the literature on three components of self-monitoring in behavioral weight loss studies: diet, exercise, and self-weighing. This review included articles that were published between 1993 and 2009 that reported on the relationship between weight loss and these self-monitoring strategies. Of the 22 studies identified, 15 focused on dietary self-monitoring, one on self-monitoring exercise, and six on self-weighing. A wide array of methods was used to perform self-monitoring; the paper diary was used most often. Adherence to self-monitoring was reported most frequently as the number of diaries completed or the frequency of log-ins or reported weights. The use of technology, which included the Internet, personal digital assistants, and electronic digital scales were reported in five studies. Descriptive designs were used in the earlier studies whereas more recent reports involved prospective studies and randomized trials that examined the effect of self-monitoring on weight loss. A significant association between self-monitoring and weight loss was consistently found; however, the level of evidence was weak because of methodologic limitations. The most significant limitations of the reviewed studies were the homogenous samples and reliance on self-report. In all but two studies, the samples were predominantly white and women. This review highlights the need for studies in more diverse populations, for objective measures of adherence to self-monitoring, and for studies that establish the required dose of self-monitoring for successful outcomes.","container-title":"Journal of the American Dietetic Association","DOI":"10.1016/j.jada.2010.10.008","ISSN":"1878-3570","issue":"1","journalAbbreviation":"J Am Diet Assoc","language":"eng","note":"PMID: 21185970\nPMCID: PMC3268700","page":"92-102","source":"PubMed","title":"Self-monitoring in weight loss: a systematic review of the literature","title-short":"Self-monitoring in weight loss","volume":"111","author":[{"family":"Burke","given":"Lora E."},{"family":"Wang","given":"Jing"},{"family":"Sevick","given":"Mary Ann"}],"issued":{"date-parts":[["2011",1]]}}}],"schema":"https://github.com/citation-style-language/schema/raw/master/csl-citation.json"} </w:instrText>
      </w:r>
      <w:r w:rsidR="00111DF3" w:rsidRPr="0083253D">
        <w:rPr>
          <w:lang w:eastAsia="en-GB"/>
        </w:rPr>
        <w:fldChar w:fldCharType="separate"/>
      </w:r>
      <w:r w:rsidR="00111DF3" w:rsidRPr="0083253D">
        <w:t xml:space="preserve">(Burke </w:t>
      </w:r>
      <w:r w:rsidR="006427C9">
        <w:rPr>
          <w:i/>
          <w:iCs/>
        </w:rPr>
        <w:t>et al.,</w:t>
      </w:r>
      <w:r w:rsidR="00111DF3" w:rsidRPr="0083253D">
        <w:t xml:space="preserve"> 2011)</w:t>
      </w:r>
      <w:r w:rsidR="00111DF3" w:rsidRPr="0083253D">
        <w:rPr>
          <w:lang w:eastAsia="en-GB"/>
        </w:rPr>
        <w:fldChar w:fldCharType="end"/>
      </w:r>
      <w:r w:rsidR="00111DF3">
        <w:rPr>
          <w:lang w:eastAsia="en-GB"/>
        </w:rPr>
        <w:t>.</w:t>
      </w:r>
    </w:p>
    <w:p w14:paraId="15161B0B" w14:textId="0D934D4F" w:rsidR="005C5910" w:rsidRDefault="0083253D" w:rsidP="005C5910">
      <w:pPr>
        <w:rPr>
          <w:lang w:eastAsia="en-GB"/>
        </w:rPr>
      </w:pPr>
      <w:r w:rsidRPr="00354EDF">
        <w:rPr>
          <w:lang w:eastAsia="en-GB"/>
        </w:rPr>
        <w:t xml:space="preserve">Overall, </w:t>
      </w:r>
      <w:proofErr w:type="spellStart"/>
      <w:r w:rsidRPr="00354EDF">
        <w:rPr>
          <w:lang w:eastAsia="en-GB"/>
        </w:rPr>
        <w:t>TrueCoach</w:t>
      </w:r>
      <w:proofErr w:type="spellEnd"/>
      <w:r w:rsidRPr="00354EDF">
        <w:rPr>
          <w:lang w:eastAsia="en-GB"/>
        </w:rPr>
        <w:t xml:space="preserve"> is a robust fitness app that offers many features that make it an attractive option for both trainers and clients. While it may not be suitable for everyone, its customizable workout plans and user-friendly interface make it a valuable tool for promoting physical activ</w:t>
      </w:r>
      <w:r w:rsidR="00494C3A">
        <w:rPr>
          <w:lang w:eastAsia="en-GB"/>
        </w:rPr>
        <w:t>ity and achieving fitness goals for those w</w:t>
      </w:r>
      <w:r w:rsidR="00494C3A" w:rsidRPr="004A7B87">
        <w:rPr>
          <w:lang w:eastAsia="en-GB"/>
        </w:rPr>
        <w:t>illing</w:t>
      </w:r>
      <w:r w:rsidRPr="004A7B87">
        <w:rPr>
          <w:lang w:eastAsia="en-GB"/>
        </w:rPr>
        <w:t xml:space="preserve"> or able to pay for a subscription.</w:t>
      </w:r>
    </w:p>
    <w:p w14:paraId="670986C5" w14:textId="77777777" w:rsidR="005C5910" w:rsidRDefault="005C5910">
      <w:pPr>
        <w:spacing w:before="0" w:after="160" w:line="259" w:lineRule="auto"/>
        <w:jc w:val="left"/>
        <w:rPr>
          <w:lang w:eastAsia="en-GB"/>
        </w:rPr>
      </w:pPr>
      <w:r>
        <w:rPr>
          <w:lang w:eastAsia="en-GB"/>
        </w:rPr>
        <w:br w:type="page"/>
      </w:r>
    </w:p>
    <w:p w14:paraId="541F660C" w14:textId="2C3EDC87" w:rsidR="005C5910" w:rsidRPr="005C5910" w:rsidRDefault="005C5910" w:rsidP="005C5910">
      <w:pPr>
        <w:pStyle w:val="Heading1"/>
        <w:shd w:val="clear" w:color="auto" w:fill="FFFFFF" w:themeFill="background1"/>
        <w:jc w:val="center"/>
        <w:rPr>
          <w:rFonts w:ascii="Times New Roman" w:hAnsi="Times New Roman" w:cs="Times New Roman"/>
          <w:b/>
          <w:color w:val="000000" w:themeColor="text1"/>
          <w:sz w:val="34"/>
          <w:szCs w:val="34"/>
        </w:rPr>
      </w:pPr>
      <w:bookmarkStart w:id="25" w:name="_Toc135040422"/>
      <w:r w:rsidRPr="005C5910">
        <w:rPr>
          <w:rFonts w:ascii="Times New Roman" w:hAnsi="Times New Roman" w:cs="Times New Roman"/>
          <w:b/>
          <w:color w:val="000000" w:themeColor="text1"/>
          <w:sz w:val="34"/>
          <w:szCs w:val="34"/>
        </w:rPr>
        <w:lastRenderedPageBreak/>
        <w:t>CHAPTER THREE</w:t>
      </w:r>
      <w:bookmarkEnd w:id="25"/>
    </w:p>
    <w:p w14:paraId="5EE8C121" w14:textId="714CFA10" w:rsidR="005C5910" w:rsidRPr="005C5910" w:rsidRDefault="005C5910" w:rsidP="005C5910">
      <w:pPr>
        <w:pStyle w:val="Heading1"/>
        <w:shd w:val="clear" w:color="auto" w:fill="FFFFFF" w:themeFill="background1"/>
        <w:jc w:val="center"/>
        <w:rPr>
          <w:rFonts w:ascii="Times New Roman" w:hAnsi="Times New Roman" w:cs="Times New Roman"/>
          <w:b/>
          <w:color w:val="000000" w:themeColor="text1"/>
          <w:sz w:val="34"/>
          <w:szCs w:val="34"/>
        </w:rPr>
      </w:pPr>
      <w:bookmarkStart w:id="26" w:name="_Toc135040423"/>
      <w:r w:rsidRPr="005C5910">
        <w:rPr>
          <w:rFonts w:ascii="Times New Roman" w:hAnsi="Times New Roman" w:cs="Times New Roman"/>
          <w:b/>
          <w:color w:val="000000" w:themeColor="text1"/>
          <w:sz w:val="34"/>
          <w:szCs w:val="34"/>
        </w:rPr>
        <w:t>SYSTEMS ANALYSIS AND DESIGN</w:t>
      </w:r>
      <w:bookmarkEnd w:id="26"/>
    </w:p>
    <w:p w14:paraId="3C54BF8A" w14:textId="1AB21039" w:rsidR="005C5910" w:rsidRPr="00E17A6B" w:rsidRDefault="005C5910" w:rsidP="00AE1E8D">
      <w:pPr>
        <w:pStyle w:val="Heading2"/>
        <w:rPr>
          <w:rFonts w:ascii="Times New Roman" w:eastAsia="Times New Roman" w:hAnsi="Times New Roman" w:cs="Times New Roman"/>
          <w:b/>
          <w:color w:val="000000" w:themeColor="text1"/>
          <w:sz w:val="28"/>
          <w:szCs w:val="28"/>
          <w:lang w:eastAsia="en-GB"/>
        </w:rPr>
      </w:pPr>
      <w:bookmarkStart w:id="27" w:name="_Toc135040424"/>
      <w:r w:rsidRPr="00E17A6B">
        <w:rPr>
          <w:rFonts w:ascii="Times New Roman" w:eastAsia="Times New Roman" w:hAnsi="Times New Roman" w:cs="Times New Roman"/>
          <w:b/>
          <w:color w:val="000000" w:themeColor="text1"/>
          <w:sz w:val="28"/>
          <w:szCs w:val="28"/>
          <w:lang w:eastAsia="en-GB"/>
        </w:rPr>
        <w:t>3.1 PREAMBLE</w:t>
      </w:r>
      <w:bookmarkEnd w:id="27"/>
    </w:p>
    <w:p w14:paraId="69E3AB61" w14:textId="15DE38C8" w:rsidR="005C5910" w:rsidRPr="005C5910" w:rsidRDefault="005C5910" w:rsidP="00FD0418">
      <w:pPr>
        <w:rPr>
          <w:rFonts w:eastAsia="Times New Roman" w:cs="Times New Roman"/>
          <w:b/>
          <w:color w:val="0E101A"/>
          <w:szCs w:val="24"/>
          <w:lang w:eastAsia="en-GB"/>
        </w:rPr>
      </w:pPr>
      <w:r w:rsidRPr="005C5910">
        <w:rPr>
          <w:rFonts w:eastAsia="Times New Roman" w:cs="Times New Roman"/>
          <w:color w:val="0E101A"/>
          <w:szCs w:val="24"/>
          <w:lang w:eastAsia="en-GB"/>
        </w:rPr>
        <w:t>In this chapter, you will find a comprehensive description and design of the web-based gym management system. You will be presented with diagrammatic representations of the system's architecture, as well as the numerous approaches and steps that were taken to achieve the desired outcomes. Additionally, this chapter outlines the system's requirements and the design procedures that were used to meet those requirements. The key highlights of this section include the system's architecture, design, modules, and interfaces, all d</w:t>
      </w:r>
      <w:r w:rsidR="00705116">
        <w:rPr>
          <w:rFonts w:eastAsia="Times New Roman" w:cs="Times New Roman"/>
          <w:color w:val="0E101A"/>
          <w:szCs w:val="24"/>
          <w:lang w:eastAsia="en-GB"/>
        </w:rPr>
        <w:t>eveloped to satisfy user requir</w:t>
      </w:r>
      <w:r w:rsidR="00705116" w:rsidRPr="005C5910">
        <w:rPr>
          <w:rFonts w:eastAsia="Times New Roman" w:cs="Times New Roman"/>
          <w:color w:val="0E101A"/>
          <w:szCs w:val="24"/>
          <w:lang w:eastAsia="en-GB"/>
        </w:rPr>
        <w:t>ements</w:t>
      </w:r>
      <w:r w:rsidRPr="005C5910">
        <w:rPr>
          <w:rFonts w:eastAsia="Times New Roman" w:cs="Times New Roman"/>
          <w:color w:val="0E101A"/>
          <w:szCs w:val="24"/>
          <w:lang w:eastAsia="en-GB"/>
        </w:rPr>
        <w:t>.</w:t>
      </w:r>
    </w:p>
    <w:p w14:paraId="5E32A0DF" w14:textId="7EC0BDA0" w:rsidR="005C5910" w:rsidRPr="00E17A6B" w:rsidRDefault="00AE1E8D" w:rsidP="00AE1E8D">
      <w:pPr>
        <w:pStyle w:val="Heading2"/>
        <w:rPr>
          <w:rFonts w:ascii="Times New Roman" w:eastAsia="Times New Roman" w:hAnsi="Times New Roman" w:cs="Times New Roman"/>
          <w:b/>
          <w:color w:val="000000" w:themeColor="text1"/>
          <w:sz w:val="28"/>
          <w:szCs w:val="28"/>
          <w:lang w:eastAsia="en-GB"/>
        </w:rPr>
      </w:pPr>
      <w:bookmarkStart w:id="28" w:name="_Toc135040425"/>
      <w:r w:rsidRPr="00E17A6B">
        <w:rPr>
          <w:rFonts w:ascii="Times New Roman" w:eastAsia="Times New Roman" w:hAnsi="Times New Roman" w:cs="Times New Roman"/>
          <w:b/>
          <w:color w:val="000000" w:themeColor="text1"/>
          <w:sz w:val="28"/>
          <w:szCs w:val="28"/>
          <w:lang w:eastAsia="en-GB"/>
        </w:rPr>
        <w:t xml:space="preserve">3.2 </w:t>
      </w:r>
      <w:r w:rsidR="005C5910" w:rsidRPr="00E17A6B">
        <w:rPr>
          <w:rFonts w:ascii="Times New Roman" w:eastAsia="Times New Roman" w:hAnsi="Times New Roman" w:cs="Times New Roman"/>
          <w:b/>
          <w:color w:val="000000" w:themeColor="text1"/>
          <w:sz w:val="28"/>
          <w:szCs w:val="28"/>
          <w:lang w:eastAsia="en-GB"/>
        </w:rPr>
        <w:t>REQUIREMENT ANALYSIS</w:t>
      </w:r>
      <w:bookmarkEnd w:id="28"/>
    </w:p>
    <w:p w14:paraId="117D73A5" w14:textId="77777777" w:rsidR="005C5910" w:rsidRDefault="005C5910" w:rsidP="00FD0418">
      <w:pPr>
        <w:rPr>
          <w:rFonts w:eastAsia="Times New Roman" w:cs="Times New Roman"/>
          <w:color w:val="0E101A"/>
          <w:szCs w:val="24"/>
          <w:lang w:eastAsia="en-GB"/>
        </w:rPr>
      </w:pPr>
      <w:r w:rsidRPr="006441A2">
        <w:rPr>
          <w:rFonts w:eastAsia="Times New Roman" w:cs="Times New Roman"/>
          <w:color w:val="0E101A"/>
          <w:szCs w:val="24"/>
          <w:lang w:eastAsia="en-GB"/>
        </w:rPr>
        <w:t>In Software Engineering, requirement analysis is the process of obtaining the expectations and needs of users for software to be created or modified. The task of eliciting requirements includes multiple stakeholders and various activities to ensure that product specifications are accurately and relevantly obtained. Software requirements are generally classified into functional and non-functional requirements. The requirements for this project are detailed in the following paragraph.</w:t>
      </w:r>
    </w:p>
    <w:p w14:paraId="14CA2955" w14:textId="77777777" w:rsidR="005C5910" w:rsidRDefault="005C5910" w:rsidP="005C5910">
      <w:pPr>
        <w:spacing w:after="0"/>
        <w:ind w:left="360"/>
        <w:rPr>
          <w:rFonts w:eastAsia="Times New Roman" w:cs="Times New Roman"/>
          <w:color w:val="0E101A"/>
          <w:szCs w:val="24"/>
          <w:lang w:eastAsia="en-GB"/>
        </w:rPr>
      </w:pPr>
    </w:p>
    <w:p w14:paraId="2AA051AF" w14:textId="54995365" w:rsidR="005C5910" w:rsidRPr="00FD0418" w:rsidRDefault="00AE1E8D" w:rsidP="00C93DD2">
      <w:pPr>
        <w:pStyle w:val="Heading3"/>
        <w:spacing w:after="60"/>
        <w:ind w:left="360"/>
        <w:rPr>
          <w:rFonts w:ascii="Times New Roman" w:eastAsia="Times New Roman" w:hAnsi="Times New Roman" w:cs="Times New Roman"/>
          <w:b/>
          <w:color w:val="000000" w:themeColor="text1"/>
          <w:sz w:val="26"/>
          <w:szCs w:val="26"/>
          <w:lang w:eastAsia="en-GB"/>
        </w:rPr>
      </w:pPr>
      <w:bookmarkStart w:id="29" w:name="_Toc135040426"/>
      <w:r w:rsidRPr="00FD0418">
        <w:rPr>
          <w:rFonts w:ascii="Times New Roman" w:eastAsia="Times New Roman" w:hAnsi="Times New Roman" w:cs="Times New Roman"/>
          <w:b/>
          <w:color w:val="000000" w:themeColor="text1"/>
          <w:sz w:val="26"/>
          <w:szCs w:val="26"/>
          <w:lang w:eastAsia="en-GB"/>
        </w:rPr>
        <w:t xml:space="preserve">3.2.1 </w:t>
      </w:r>
      <w:r w:rsidR="005C5910" w:rsidRPr="00FD0418">
        <w:rPr>
          <w:rFonts w:ascii="Times New Roman" w:eastAsia="Times New Roman" w:hAnsi="Times New Roman" w:cs="Times New Roman"/>
          <w:b/>
          <w:color w:val="000000" w:themeColor="text1"/>
          <w:sz w:val="26"/>
          <w:szCs w:val="26"/>
          <w:lang w:eastAsia="en-GB"/>
        </w:rPr>
        <w:t>FUNCTIONAL REQUIREMENTS</w:t>
      </w:r>
      <w:bookmarkEnd w:id="29"/>
    </w:p>
    <w:p w14:paraId="07267BAF" w14:textId="77777777" w:rsidR="005C5910" w:rsidRPr="001C4297" w:rsidRDefault="005C5910" w:rsidP="00FD0418">
      <w:pPr>
        <w:rPr>
          <w:rFonts w:eastAsia="Times New Roman" w:cs="Times New Roman"/>
          <w:color w:val="0E101A"/>
          <w:szCs w:val="24"/>
          <w:lang w:eastAsia="en-GB"/>
        </w:rPr>
      </w:pPr>
      <w:r w:rsidRPr="001C4297">
        <w:rPr>
          <w:rFonts w:eastAsia="Times New Roman" w:cs="Times New Roman"/>
          <w:color w:val="0E101A"/>
          <w:szCs w:val="24"/>
          <w:lang w:eastAsia="en-GB"/>
        </w:rPr>
        <w:t>Functional requirements refer to the specific features and functionalities that a system or product must possess to meet the needs of its users. In the case of a web-based gym management system with an accountability partner, some of the functional requirements might include:</w:t>
      </w:r>
    </w:p>
    <w:p w14:paraId="6A63A471"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User Authentication: The system must have a secure login and registration system to allow users to create an account and authenticate themselves before accessing the system's features.</w:t>
      </w:r>
    </w:p>
    <w:p w14:paraId="0BA861EA"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Workout Tracking: The system must allow users to log and track their workouts, including exercise types, sets, reps, and weights lifted.</w:t>
      </w:r>
    </w:p>
    <w:p w14:paraId="55C0FFD6"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lastRenderedPageBreak/>
        <w:t>Goal Setting: The system must allow users to set fitness goals, such as weight loss, muscle gain, or cardiovascular fitness, and track their progress toward those goals.</w:t>
      </w:r>
    </w:p>
    <w:p w14:paraId="68238690"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Accountability Partner Integration: The system must allow users to connect with an accountability partner, share their workout and goal progress, and receive feedback and encouragement.</w:t>
      </w:r>
    </w:p>
    <w:p w14:paraId="35EE29A4" w14:textId="54874005"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 xml:space="preserve">Personalized Workout Recommendations: The system should </w:t>
      </w:r>
      <w:r w:rsidR="00705116" w:rsidRPr="001C4297">
        <w:rPr>
          <w:rFonts w:eastAsia="Times New Roman" w:cs="Times New Roman"/>
          <w:color w:val="0E101A"/>
          <w:szCs w:val="24"/>
          <w:lang w:eastAsia="en-GB"/>
        </w:rPr>
        <w:t>analyse</w:t>
      </w:r>
      <w:r w:rsidRPr="001C4297">
        <w:rPr>
          <w:rFonts w:eastAsia="Times New Roman" w:cs="Times New Roman"/>
          <w:color w:val="0E101A"/>
          <w:szCs w:val="24"/>
          <w:lang w:eastAsia="en-GB"/>
        </w:rPr>
        <w:t xml:space="preserve"> user data and provide personalized workout recommendations based on their fitness goals, previous workouts, and other relevant factors.</w:t>
      </w:r>
    </w:p>
    <w:p w14:paraId="0CC03E91"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Schedule Management: The system must allow users to schedule and book gym sessions, classes, and personal training sessions.</w:t>
      </w:r>
    </w:p>
    <w:p w14:paraId="462CE6D0"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Payment Processing: The system should provide a secure and reliable payment processing system to handle gym membership fees, personal training fees, and other charges.</w:t>
      </w:r>
    </w:p>
    <w:p w14:paraId="439FA4DC" w14:textId="77777777" w:rsidR="005C5910" w:rsidRPr="001C4297" w:rsidRDefault="005C5910" w:rsidP="00FD0418">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Mobile Compatibility: The system should be accessible from mobile devices, allowing users to log workouts, track progress, and communicate with their accountability partner on the go.</w:t>
      </w:r>
    </w:p>
    <w:p w14:paraId="6113DF5A" w14:textId="7CAB0B1A" w:rsidR="000A7C7B" w:rsidRDefault="005C5910" w:rsidP="000A7C7B">
      <w:pPr>
        <w:numPr>
          <w:ilvl w:val="0"/>
          <w:numId w:val="16"/>
        </w:numPr>
        <w:ind w:left="590"/>
        <w:rPr>
          <w:rFonts w:eastAsia="Times New Roman" w:cs="Times New Roman"/>
          <w:color w:val="0E101A"/>
          <w:szCs w:val="24"/>
          <w:lang w:eastAsia="en-GB"/>
        </w:rPr>
      </w:pPr>
      <w:r w:rsidRPr="001C4297">
        <w:rPr>
          <w:rFonts w:eastAsia="Times New Roman" w:cs="Times New Roman"/>
          <w:color w:val="0E101A"/>
          <w:szCs w:val="24"/>
          <w:lang w:eastAsia="en-GB"/>
        </w:rPr>
        <w:t>Reporting and Analytics: The system should provide detailed reporting and analytics on user activity, such as workout frequency, progress toward goals, and engagement with the accountability partner feature.</w:t>
      </w:r>
    </w:p>
    <w:p w14:paraId="7FD8827D" w14:textId="05FEEF62" w:rsidR="000A7C7B" w:rsidRPr="008F6813" w:rsidRDefault="000A7C7B" w:rsidP="00C93DD2">
      <w:pPr>
        <w:pStyle w:val="Heading3"/>
        <w:spacing w:after="60"/>
        <w:ind w:left="360"/>
        <w:rPr>
          <w:rFonts w:ascii="Times New Roman" w:eastAsia="Times New Roman" w:hAnsi="Times New Roman" w:cs="Times New Roman"/>
          <w:b/>
          <w:sz w:val="26"/>
          <w:szCs w:val="26"/>
          <w:lang w:eastAsia="en-GB"/>
        </w:rPr>
      </w:pPr>
      <w:r w:rsidRPr="000A7C7B">
        <w:rPr>
          <w:rFonts w:eastAsia="Times New Roman"/>
          <w:lang w:eastAsia="en-GB"/>
        </w:rPr>
        <w:br w:type="page"/>
      </w:r>
      <w:bookmarkStart w:id="30" w:name="_Toc135040427"/>
      <w:r w:rsidR="008F6813" w:rsidRPr="008F6813">
        <w:rPr>
          <w:rFonts w:ascii="Times New Roman" w:eastAsia="Times New Roman" w:hAnsi="Times New Roman" w:cs="Times New Roman"/>
          <w:b/>
          <w:color w:val="000000" w:themeColor="text1"/>
          <w:sz w:val="26"/>
          <w:szCs w:val="26"/>
          <w:lang w:eastAsia="en-GB"/>
        </w:rPr>
        <w:lastRenderedPageBreak/>
        <w:t xml:space="preserve">3.2.2 </w:t>
      </w:r>
      <w:r w:rsidRPr="008F6813">
        <w:rPr>
          <w:rFonts w:ascii="Times New Roman" w:eastAsia="Times New Roman" w:hAnsi="Times New Roman" w:cs="Times New Roman"/>
          <w:b/>
          <w:color w:val="000000" w:themeColor="text1"/>
          <w:sz w:val="26"/>
          <w:szCs w:val="26"/>
          <w:lang w:eastAsia="en-GB"/>
        </w:rPr>
        <w:t>NON-FUNCTIONAL REQUIREMENTS</w:t>
      </w:r>
      <w:bookmarkEnd w:id="30"/>
    </w:p>
    <w:p w14:paraId="614E8666" w14:textId="77777777" w:rsidR="000A7C7B" w:rsidRPr="002D0237" w:rsidRDefault="000A7C7B" w:rsidP="008F6813">
      <w:pPr>
        <w:rPr>
          <w:rFonts w:eastAsia="Times New Roman" w:cs="Times New Roman"/>
          <w:color w:val="0E101A"/>
          <w:szCs w:val="24"/>
          <w:lang w:eastAsia="en-GB"/>
        </w:rPr>
      </w:pPr>
      <w:r w:rsidRPr="002D0237">
        <w:rPr>
          <w:rFonts w:eastAsia="Times New Roman" w:cs="Times New Roman"/>
          <w:color w:val="0E101A"/>
          <w:szCs w:val="24"/>
          <w:lang w:eastAsia="en-GB"/>
        </w:rPr>
        <w:t>Non-functional requirements refer to the quality attributes that describe how well a system performs, rather than what the system does. In the case of a web-based gym management system with an accountability partner, some of the non-functional requirements might include:</w:t>
      </w:r>
    </w:p>
    <w:p w14:paraId="1C86EE7E"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Performance: The system must be able to handle high levels of user traffic and activity without slowing down or crashing.</w:t>
      </w:r>
    </w:p>
    <w:p w14:paraId="7F781FC7"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Reliability: The system must be reliable and available at all times, with minimal downtime for maintenance or updates.</w:t>
      </w:r>
    </w:p>
    <w:p w14:paraId="3E68047D"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Security: The system must be secure, with strong encryption, password policies, and user authentication mechanisms to protect user data.</w:t>
      </w:r>
    </w:p>
    <w:p w14:paraId="3780F82B"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Scalability: The system must be scalable, allowing for easy expansion and growth as the user base grows and new features are added.</w:t>
      </w:r>
    </w:p>
    <w:p w14:paraId="69BD4B68"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Usability: The system must be user-friendly and easy to use, with intuitive interfaces and clear instructions for all features and functions.</w:t>
      </w:r>
    </w:p>
    <w:p w14:paraId="1E02C10E"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Accessibility: The system should be accessible to users with disabilities, with features like screen reader compatibility and keyboard navigation.</w:t>
      </w:r>
    </w:p>
    <w:p w14:paraId="6AB4FB9E"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Compatibility: The system must be compatible with a wide range of devices and web browsers, including both desktop and mobile platforms.</w:t>
      </w:r>
    </w:p>
    <w:p w14:paraId="3C25CBD1" w14:textId="77777777" w:rsidR="000A7C7B" w:rsidRPr="002D0237"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Maintainability: The system must be easy to maintain and update, with clear documentation and well-organized code.</w:t>
      </w:r>
    </w:p>
    <w:p w14:paraId="1108EE97" w14:textId="77777777" w:rsidR="000A7C7B" w:rsidRDefault="000A7C7B" w:rsidP="008F6813">
      <w:pPr>
        <w:numPr>
          <w:ilvl w:val="0"/>
          <w:numId w:val="19"/>
        </w:numPr>
        <w:ind w:left="590"/>
        <w:jc w:val="left"/>
        <w:rPr>
          <w:rFonts w:eastAsia="Times New Roman" w:cs="Times New Roman"/>
          <w:color w:val="0E101A"/>
          <w:szCs w:val="24"/>
          <w:lang w:eastAsia="en-GB"/>
        </w:rPr>
      </w:pPr>
      <w:r w:rsidRPr="002D0237">
        <w:rPr>
          <w:rFonts w:eastAsia="Times New Roman" w:cs="Times New Roman"/>
          <w:color w:val="0E101A"/>
          <w:szCs w:val="24"/>
          <w:lang w:eastAsia="en-GB"/>
        </w:rPr>
        <w:t>Performance Monitoring: The system should have performance monitoring tools in place to track system health, identify performance bottlenecks, and optimize system performance.</w:t>
      </w:r>
    </w:p>
    <w:p w14:paraId="35716A71" w14:textId="1B469963" w:rsidR="007F5476" w:rsidRPr="00E17A6B" w:rsidRDefault="007F5476" w:rsidP="007F5476">
      <w:pPr>
        <w:pStyle w:val="Heading2"/>
        <w:rPr>
          <w:rFonts w:ascii="Times New Roman" w:eastAsia="Times New Roman" w:hAnsi="Times New Roman" w:cs="Times New Roman"/>
          <w:b/>
          <w:color w:val="000000" w:themeColor="text1"/>
          <w:sz w:val="28"/>
          <w:szCs w:val="28"/>
          <w:lang w:eastAsia="en-GB"/>
        </w:rPr>
      </w:pPr>
      <w:r w:rsidRPr="00E17A6B">
        <w:rPr>
          <w:rFonts w:ascii="Times New Roman" w:eastAsia="Times New Roman" w:hAnsi="Times New Roman" w:cs="Times New Roman"/>
          <w:b/>
          <w:color w:val="000000" w:themeColor="text1"/>
          <w:sz w:val="28"/>
          <w:szCs w:val="28"/>
          <w:lang w:eastAsia="en-GB"/>
        </w:rPr>
        <w:t>3.3 SYSTEM ARCHITECTURE</w:t>
      </w:r>
    </w:p>
    <w:p w14:paraId="6042361F" w14:textId="3A5032F1" w:rsidR="007F5476" w:rsidRPr="007F5476" w:rsidRDefault="007F5476" w:rsidP="007F5476">
      <w:pPr>
        <w:rPr>
          <w:lang w:eastAsia="en-GB"/>
        </w:rPr>
      </w:pPr>
      <w:r>
        <w:rPr>
          <w:color w:val="000000"/>
        </w:rPr>
        <w:t xml:space="preserve">System Architecture is a high-level design that describes the structure and </w:t>
      </w:r>
      <w:proofErr w:type="spellStart"/>
      <w:r w:rsidR="00E17A6B">
        <w:rPr>
          <w:color w:val="000000"/>
        </w:rPr>
        <w:t>behavior</w:t>
      </w:r>
      <w:proofErr w:type="spellEnd"/>
      <w:r>
        <w:rPr>
          <w:color w:val="000000"/>
        </w:rPr>
        <w:t xml:space="preserve"> of a system as well as the relationships between the various components comprising the system.</w:t>
      </w:r>
    </w:p>
    <w:p w14:paraId="2A98729B" w14:textId="77777777" w:rsidR="007F5476" w:rsidRDefault="007F5476" w:rsidP="007F5476">
      <w:pPr>
        <w:ind w:left="590"/>
        <w:jc w:val="left"/>
        <w:rPr>
          <w:rFonts w:eastAsia="Times New Roman" w:cs="Times New Roman"/>
          <w:color w:val="0E101A"/>
          <w:szCs w:val="24"/>
          <w:lang w:eastAsia="en-GB"/>
        </w:rPr>
      </w:pPr>
    </w:p>
    <w:p w14:paraId="02E24B3B" w14:textId="77777777" w:rsidR="00844A90" w:rsidRDefault="00844A90" w:rsidP="00844A90">
      <w:pPr>
        <w:ind w:left="590"/>
        <w:jc w:val="left"/>
        <w:rPr>
          <w:rFonts w:eastAsia="Times New Roman" w:cs="Times New Roman"/>
          <w:color w:val="0E101A"/>
          <w:szCs w:val="24"/>
          <w:lang w:eastAsia="en-GB"/>
        </w:rPr>
      </w:pPr>
    </w:p>
    <w:p w14:paraId="3AC82A7A" w14:textId="75B7EF9B" w:rsidR="00844A90" w:rsidRPr="00E17A6B" w:rsidRDefault="00844A90" w:rsidP="00844A90">
      <w:pPr>
        <w:pStyle w:val="Heading2"/>
        <w:rPr>
          <w:rFonts w:ascii="Times New Roman" w:eastAsia="Times New Roman" w:hAnsi="Times New Roman" w:cs="Times New Roman"/>
          <w:b/>
          <w:color w:val="000000" w:themeColor="text1"/>
          <w:sz w:val="28"/>
          <w:szCs w:val="28"/>
          <w:lang w:eastAsia="en-GB"/>
        </w:rPr>
      </w:pPr>
      <w:bookmarkStart w:id="31" w:name="_Toc135040428"/>
      <w:r w:rsidRPr="00E17A6B">
        <w:rPr>
          <w:rFonts w:ascii="Times New Roman" w:eastAsia="Times New Roman" w:hAnsi="Times New Roman" w:cs="Times New Roman"/>
          <w:b/>
          <w:color w:val="000000" w:themeColor="text1"/>
          <w:sz w:val="28"/>
          <w:szCs w:val="28"/>
          <w:lang w:eastAsia="en-GB"/>
        </w:rPr>
        <w:t>3.4 SYSTEM DESIGN</w:t>
      </w:r>
      <w:bookmarkEnd w:id="31"/>
    </w:p>
    <w:p w14:paraId="70F52056" w14:textId="77777777" w:rsidR="00844A90" w:rsidRPr="00844A90" w:rsidRDefault="00844A90" w:rsidP="00133F3E">
      <w:pPr>
        <w:rPr>
          <w:rFonts w:eastAsia="Times New Roman" w:cs="Times New Roman"/>
          <w:szCs w:val="24"/>
          <w:lang w:eastAsia="en-GB"/>
        </w:rPr>
      </w:pPr>
      <w:r w:rsidRPr="00844A90">
        <w:rPr>
          <w:rFonts w:eastAsia="Times New Roman" w:cs="Times New Roman"/>
          <w:color w:val="000000"/>
          <w:szCs w:val="24"/>
          <w:lang w:eastAsia="en-GB"/>
        </w:rPr>
        <w:t>System design is a critical part of the software development process that describes the process of implementing the objective of a system to be built. Various aspects of system design to be considered include conceptual design, logical design, physical design, and architectural design. </w:t>
      </w:r>
    </w:p>
    <w:p w14:paraId="2C6FF323" w14:textId="7D5984B3" w:rsidR="00844A90" w:rsidRPr="00844A90" w:rsidRDefault="00844A90" w:rsidP="00C93DD2">
      <w:pPr>
        <w:pStyle w:val="Heading3"/>
        <w:spacing w:after="60"/>
        <w:ind w:left="360"/>
        <w:rPr>
          <w:rFonts w:ascii="Times New Roman" w:eastAsia="Times New Roman" w:hAnsi="Times New Roman" w:cs="Times New Roman"/>
          <w:b/>
          <w:color w:val="000000" w:themeColor="text1"/>
          <w:sz w:val="26"/>
          <w:szCs w:val="26"/>
          <w:lang w:eastAsia="en-GB"/>
        </w:rPr>
      </w:pPr>
      <w:bookmarkStart w:id="32" w:name="_Toc135040429"/>
      <w:r w:rsidRPr="00844A90">
        <w:rPr>
          <w:rFonts w:ascii="Times New Roman" w:eastAsia="Times New Roman" w:hAnsi="Times New Roman" w:cs="Times New Roman"/>
          <w:b/>
          <w:color w:val="000000" w:themeColor="text1"/>
          <w:sz w:val="26"/>
          <w:szCs w:val="26"/>
          <w:lang w:eastAsia="en-GB"/>
        </w:rPr>
        <w:t>3.4.1 Logical Design</w:t>
      </w:r>
      <w:bookmarkEnd w:id="32"/>
    </w:p>
    <w:p w14:paraId="6E44CC66" w14:textId="0E9B2031" w:rsidR="00844A90" w:rsidRDefault="00844A90" w:rsidP="00133F3E">
      <w:pPr>
        <w:rPr>
          <w:color w:val="000000"/>
        </w:rPr>
      </w:pPr>
      <w:r>
        <w:rPr>
          <w:color w:val="000000"/>
        </w:rPr>
        <w:t>Logical design involves detailing the flow of data in and out of a software system. It includes identifying all input and output sources and destinations as well as the data stores and flows concerning the system. Th</w:t>
      </w:r>
      <w:r w:rsidR="00450B2B">
        <w:rPr>
          <w:color w:val="000000"/>
        </w:rPr>
        <w:t>e logical design of this Web-based gym management</w:t>
      </w:r>
      <w:r>
        <w:rPr>
          <w:color w:val="000000"/>
        </w:rPr>
        <w:t xml:space="preserve"> system is described using data flow diagrams.</w:t>
      </w:r>
    </w:p>
    <w:p w14:paraId="48BDAD94" w14:textId="1054F51F" w:rsidR="00450B2B" w:rsidRDefault="00450B2B" w:rsidP="00C93DD2">
      <w:pPr>
        <w:pStyle w:val="Heading3"/>
        <w:spacing w:after="60"/>
        <w:ind w:left="374"/>
        <w:rPr>
          <w:rFonts w:ascii="Times New Roman" w:eastAsia="Times New Roman" w:hAnsi="Times New Roman" w:cs="Times New Roman"/>
          <w:b/>
          <w:color w:val="000000" w:themeColor="text1"/>
          <w:sz w:val="26"/>
          <w:szCs w:val="26"/>
          <w:lang w:eastAsia="en-GB"/>
        </w:rPr>
      </w:pPr>
      <w:r>
        <w:rPr>
          <w:rFonts w:ascii="Times New Roman" w:eastAsia="Times New Roman" w:hAnsi="Times New Roman" w:cs="Times New Roman"/>
          <w:b/>
          <w:color w:val="000000" w:themeColor="text1"/>
          <w:sz w:val="26"/>
          <w:szCs w:val="26"/>
          <w:lang w:eastAsia="en-GB"/>
        </w:rPr>
        <w:t>3.4.2 Data Flow Diagram</w:t>
      </w:r>
    </w:p>
    <w:p w14:paraId="264C5AA3" w14:textId="725B5D8E" w:rsidR="00450B2B" w:rsidRPr="00450B2B" w:rsidRDefault="00450B2B" w:rsidP="00450B2B">
      <w:pPr>
        <w:rPr>
          <w:lang w:eastAsia="en-GB"/>
        </w:rPr>
      </w:pPr>
      <w:r>
        <w:rPr>
          <w:color w:val="000000"/>
        </w:rPr>
        <w:t>A data flow diagram is a visual map that shows the channels of flow of information among processes in a system. This diagram uses different symbols and notations to signify various parts of a system through which information flows, including processes, external entities and data stores.</w:t>
      </w:r>
    </w:p>
    <w:p w14:paraId="575DE8ED" w14:textId="77777777" w:rsidR="00450B2B" w:rsidRDefault="00450B2B" w:rsidP="00133F3E">
      <w:pPr>
        <w:rPr>
          <w:color w:val="000000"/>
        </w:rPr>
      </w:pPr>
    </w:p>
    <w:p w14:paraId="1C699F63" w14:textId="601565F0" w:rsidR="00BE5C79" w:rsidRPr="00E17A6B" w:rsidRDefault="00BE5C79" w:rsidP="00BE5C79">
      <w:pPr>
        <w:pStyle w:val="Heading2"/>
        <w:rPr>
          <w:rFonts w:ascii="Times New Roman" w:eastAsia="Times New Roman" w:hAnsi="Times New Roman" w:cs="Times New Roman"/>
          <w:b/>
          <w:color w:val="000000" w:themeColor="text1"/>
          <w:sz w:val="28"/>
          <w:szCs w:val="28"/>
          <w:lang w:eastAsia="en-GB"/>
        </w:rPr>
      </w:pPr>
      <w:bookmarkStart w:id="33" w:name="_Toc135040430"/>
      <w:r w:rsidRPr="00E17A6B">
        <w:rPr>
          <w:rFonts w:ascii="Times New Roman" w:eastAsia="Times New Roman" w:hAnsi="Times New Roman" w:cs="Times New Roman"/>
          <w:b/>
          <w:color w:val="000000" w:themeColor="text1"/>
          <w:sz w:val="28"/>
          <w:szCs w:val="28"/>
          <w:lang w:eastAsia="en-GB"/>
        </w:rPr>
        <w:t>3.5 PHYSICAL DESIGN</w:t>
      </w:r>
      <w:bookmarkEnd w:id="33"/>
      <w:r w:rsidRPr="00E17A6B">
        <w:rPr>
          <w:rFonts w:ascii="Times New Roman" w:eastAsia="Times New Roman" w:hAnsi="Times New Roman" w:cs="Times New Roman"/>
          <w:b/>
          <w:color w:val="000000" w:themeColor="text1"/>
          <w:sz w:val="28"/>
          <w:szCs w:val="28"/>
          <w:lang w:eastAsia="en-GB"/>
        </w:rPr>
        <w:t xml:space="preserve"> </w:t>
      </w:r>
    </w:p>
    <w:p w14:paraId="3AF39A81" w14:textId="77777777" w:rsidR="00BE5C79" w:rsidRDefault="00BE5C79" w:rsidP="00BE5C79">
      <w:pPr>
        <w:rPr>
          <w:rFonts w:eastAsia="Times New Roman" w:cs="Times New Roman"/>
          <w:color w:val="000000"/>
          <w:szCs w:val="24"/>
          <w:lang w:eastAsia="en-GB"/>
        </w:rPr>
      </w:pPr>
      <w:r w:rsidRPr="00BE5C79">
        <w:rPr>
          <w:rFonts w:eastAsia="Times New Roman" w:cs="Times New Roman"/>
          <w:color w:val="000000"/>
          <w:szCs w:val="24"/>
          <w:lang w:eastAsia="en-GB"/>
        </w:rPr>
        <w:t>Physical design involves creating visual representations of the actual processes of a system, ranging from data entry and verification to output. It details the workings of the system by specifying the precise actions/ functions that the system can perform and how they are operated. This phase of design factors in the user and helps give a holistic overview of the system's functionality. </w:t>
      </w:r>
    </w:p>
    <w:p w14:paraId="66457516" w14:textId="61524A6F" w:rsidR="00BE5C79" w:rsidRDefault="00BE5C79" w:rsidP="00C93DD2">
      <w:pPr>
        <w:pStyle w:val="Heading3"/>
        <w:spacing w:after="60"/>
        <w:ind w:left="360"/>
        <w:rPr>
          <w:rFonts w:ascii="Times New Roman" w:eastAsia="Times New Roman" w:hAnsi="Times New Roman" w:cs="Times New Roman"/>
          <w:b/>
          <w:color w:val="000000" w:themeColor="text1"/>
          <w:sz w:val="26"/>
          <w:szCs w:val="26"/>
          <w:lang w:eastAsia="en-GB"/>
        </w:rPr>
      </w:pPr>
      <w:bookmarkStart w:id="34" w:name="_Toc135040431"/>
      <w:r w:rsidRPr="00844A90">
        <w:rPr>
          <w:rFonts w:ascii="Times New Roman" w:eastAsia="Times New Roman" w:hAnsi="Times New Roman" w:cs="Times New Roman"/>
          <w:b/>
          <w:color w:val="000000" w:themeColor="text1"/>
          <w:sz w:val="26"/>
          <w:szCs w:val="26"/>
          <w:lang w:eastAsia="en-GB"/>
        </w:rPr>
        <w:t>3.</w:t>
      </w:r>
      <w:r>
        <w:rPr>
          <w:rFonts w:ascii="Times New Roman" w:eastAsia="Times New Roman" w:hAnsi="Times New Roman" w:cs="Times New Roman"/>
          <w:b/>
          <w:color w:val="000000" w:themeColor="text1"/>
          <w:sz w:val="26"/>
          <w:szCs w:val="26"/>
          <w:lang w:eastAsia="en-GB"/>
        </w:rPr>
        <w:t>5</w:t>
      </w:r>
      <w:r w:rsidRPr="00844A90">
        <w:rPr>
          <w:rFonts w:ascii="Times New Roman" w:eastAsia="Times New Roman" w:hAnsi="Times New Roman" w:cs="Times New Roman"/>
          <w:b/>
          <w:color w:val="000000" w:themeColor="text1"/>
          <w:sz w:val="26"/>
          <w:szCs w:val="26"/>
          <w:lang w:eastAsia="en-GB"/>
        </w:rPr>
        <w:t xml:space="preserve">.1 </w:t>
      </w:r>
      <w:r>
        <w:rPr>
          <w:rFonts w:ascii="Times New Roman" w:eastAsia="Times New Roman" w:hAnsi="Times New Roman" w:cs="Times New Roman"/>
          <w:b/>
          <w:color w:val="000000" w:themeColor="text1"/>
          <w:sz w:val="26"/>
          <w:szCs w:val="26"/>
          <w:lang w:eastAsia="en-GB"/>
        </w:rPr>
        <w:t>Use Case Diagram</w:t>
      </w:r>
      <w:bookmarkEnd w:id="34"/>
    </w:p>
    <w:p w14:paraId="351969CB" w14:textId="065BCDE7" w:rsidR="00BE5C79" w:rsidRDefault="00BE5C79" w:rsidP="00BE5C79">
      <w:pPr>
        <w:rPr>
          <w:rFonts w:eastAsia="Times New Roman" w:cs="Times New Roman"/>
          <w:color w:val="000000"/>
          <w:szCs w:val="24"/>
          <w:lang w:eastAsia="en-GB"/>
        </w:rPr>
      </w:pPr>
      <w:r w:rsidRPr="00BE5C79">
        <w:rPr>
          <w:rFonts w:eastAsia="Times New Roman" w:cs="Times New Roman"/>
          <w:color w:val="000000"/>
          <w:szCs w:val="24"/>
          <w:lang w:eastAsia="en-GB"/>
        </w:rPr>
        <w:t xml:space="preserve">Use case diagrams describe how users may interact with the system using various anticipated use cases. Use cases are represented majorly using </w:t>
      </w:r>
      <w:r>
        <w:rPr>
          <w:rFonts w:eastAsia="Times New Roman" w:cs="Times New Roman"/>
          <w:color w:val="000000"/>
          <w:szCs w:val="24"/>
          <w:lang w:eastAsia="en-GB"/>
        </w:rPr>
        <w:t>circles or ellipses. The Web-based gym management system</w:t>
      </w:r>
      <w:r w:rsidRPr="00BE5C79">
        <w:rPr>
          <w:rFonts w:eastAsia="Times New Roman" w:cs="Times New Roman"/>
          <w:color w:val="000000"/>
          <w:szCs w:val="24"/>
          <w:lang w:eastAsia="en-GB"/>
        </w:rPr>
        <w:t xml:space="preserve"> built in this project has the following use cases.</w:t>
      </w:r>
    </w:p>
    <w:p w14:paraId="760357A0" w14:textId="12EA28D3" w:rsidR="00BE5C79" w:rsidRDefault="00BE5C79" w:rsidP="00C93DD2">
      <w:pPr>
        <w:pStyle w:val="Heading3"/>
        <w:spacing w:after="60"/>
        <w:ind w:left="360"/>
        <w:rPr>
          <w:rFonts w:ascii="Times New Roman" w:eastAsia="Times New Roman" w:hAnsi="Times New Roman" w:cs="Times New Roman"/>
          <w:b/>
          <w:color w:val="000000" w:themeColor="text1"/>
          <w:sz w:val="26"/>
          <w:szCs w:val="26"/>
          <w:lang w:eastAsia="en-GB"/>
        </w:rPr>
      </w:pPr>
      <w:bookmarkStart w:id="35" w:name="_Toc135040432"/>
      <w:r w:rsidRPr="00844A90">
        <w:rPr>
          <w:rFonts w:ascii="Times New Roman" w:eastAsia="Times New Roman" w:hAnsi="Times New Roman" w:cs="Times New Roman"/>
          <w:b/>
          <w:color w:val="000000" w:themeColor="text1"/>
          <w:sz w:val="26"/>
          <w:szCs w:val="26"/>
          <w:lang w:eastAsia="en-GB"/>
        </w:rPr>
        <w:lastRenderedPageBreak/>
        <w:t>3.</w:t>
      </w:r>
      <w:r>
        <w:rPr>
          <w:rFonts w:ascii="Times New Roman" w:eastAsia="Times New Roman" w:hAnsi="Times New Roman" w:cs="Times New Roman"/>
          <w:b/>
          <w:color w:val="000000" w:themeColor="text1"/>
          <w:sz w:val="26"/>
          <w:szCs w:val="26"/>
          <w:lang w:eastAsia="en-GB"/>
        </w:rPr>
        <w:t>5</w:t>
      </w:r>
      <w:r w:rsidRPr="00844A90">
        <w:rPr>
          <w:rFonts w:ascii="Times New Roman" w:eastAsia="Times New Roman" w:hAnsi="Times New Roman" w:cs="Times New Roman"/>
          <w:b/>
          <w:color w:val="000000" w:themeColor="text1"/>
          <w:sz w:val="26"/>
          <w:szCs w:val="26"/>
          <w:lang w:eastAsia="en-GB"/>
        </w:rPr>
        <w:t>.</w:t>
      </w:r>
      <w:r>
        <w:rPr>
          <w:rFonts w:ascii="Times New Roman" w:eastAsia="Times New Roman" w:hAnsi="Times New Roman" w:cs="Times New Roman"/>
          <w:b/>
          <w:color w:val="000000" w:themeColor="text1"/>
          <w:sz w:val="26"/>
          <w:szCs w:val="26"/>
          <w:lang w:eastAsia="en-GB"/>
        </w:rPr>
        <w:t>2</w:t>
      </w:r>
      <w:r w:rsidRPr="00844A90">
        <w:rPr>
          <w:rFonts w:ascii="Times New Roman" w:eastAsia="Times New Roman" w:hAnsi="Times New Roman" w:cs="Times New Roman"/>
          <w:b/>
          <w:color w:val="000000" w:themeColor="text1"/>
          <w:sz w:val="26"/>
          <w:szCs w:val="26"/>
          <w:lang w:eastAsia="en-GB"/>
        </w:rPr>
        <w:t xml:space="preserve"> </w:t>
      </w:r>
      <w:r>
        <w:rPr>
          <w:rFonts w:ascii="Times New Roman" w:eastAsia="Times New Roman" w:hAnsi="Times New Roman" w:cs="Times New Roman"/>
          <w:b/>
          <w:color w:val="000000" w:themeColor="text1"/>
          <w:sz w:val="26"/>
          <w:szCs w:val="26"/>
          <w:lang w:eastAsia="en-GB"/>
        </w:rPr>
        <w:t>Activity Diagram</w:t>
      </w:r>
      <w:bookmarkEnd w:id="35"/>
    </w:p>
    <w:p w14:paraId="36910F43" w14:textId="4F218180" w:rsidR="00BE5C79" w:rsidRDefault="00BE5C79" w:rsidP="00BE5C79">
      <w:pPr>
        <w:rPr>
          <w:rFonts w:eastAsia="Times New Roman" w:cs="Times New Roman"/>
          <w:color w:val="000000"/>
          <w:szCs w:val="24"/>
          <w:lang w:eastAsia="en-GB"/>
        </w:rPr>
      </w:pPr>
      <w:r w:rsidRPr="00BE5C79">
        <w:rPr>
          <w:rFonts w:eastAsia="Times New Roman" w:cs="Times New Roman"/>
          <w:color w:val="000000"/>
          <w:szCs w:val="24"/>
          <w:lang w:eastAsia="en-GB"/>
        </w:rPr>
        <w:t xml:space="preserve">An activity diagram is used to depict </w:t>
      </w:r>
      <w:r w:rsidR="00450B2B">
        <w:rPr>
          <w:rFonts w:eastAsia="Times New Roman" w:cs="Times New Roman"/>
          <w:color w:val="000000"/>
          <w:szCs w:val="24"/>
          <w:lang w:eastAsia="en-GB"/>
        </w:rPr>
        <w:t xml:space="preserve">the </w:t>
      </w:r>
      <w:r w:rsidRPr="00BE5C79">
        <w:rPr>
          <w:rFonts w:eastAsia="Times New Roman" w:cs="Times New Roman"/>
          <w:color w:val="000000"/>
          <w:szCs w:val="24"/>
          <w:lang w:eastAsia="en-GB"/>
        </w:rPr>
        <w:t xml:space="preserve">dynamic parts of a software system. It is similar to a flow chart but models the flow of activities in the system from one process to the next. The </w:t>
      </w:r>
      <w:r>
        <w:rPr>
          <w:rFonts w:eastAsia="Times New Roman" w:cs="Times New Roman"/>
          <w:color w:val="000000"/>
          <w:szCs w:val="24"/>
          <w:lang w:eastAsia="en-GB"/>
        </w:rPr>
        <w:t>activity diagram for the Web-based gym management system</w:t>
      </w:r>
      <w:r w:rsidRPr="00BE5C79">
        <w:rPr>
          <w:rFonts w:eastAsia="Times New Roman" w:cs="Times New Roman"/>
          <w:color w:val="000000"/>
          <w:szCs w:val="24"/>
          <w:lang w:eastAsia="en-GB"/>
        </w:rPr>
        <w:t xml:space="preserve"> in this project is detailed below.</w:t>
      </w:r>
    </w:p>
    <w:p w14:paraId="44C2AC6E" w14:textId="11B4B5AD" w:rsidR="00450B2B" w:rsidRDefault="00450B2B" w:rsidP="00C93DD2">
      <w:pPr>
        <w:pStyle w:val="Heading3"/>
        <w:spacing w:after="60"/>
        <w:ind w:left="360"/>
        <w:rPr>
          <w:rFonts w:ascii="Times New Roman" w:eastAsia="Times New Roman" w:hAnsi="Times New Roman" w:cs="Times New Roman"/>
          <w:b/>
          <w:color w:val="000000" w:themeColor="text1"/>
          <w:sz w:val="26"/>
          <w:szCs w:val="26"/>
          <w:lang w:eastAsia="en-GB"/>
        </w:rPr>
      </w:pPr>
      <w:r w:rsidRPr="00844A90">
        <w:rPr>
          <w:rFonts w:ascii="Times New Roman" w:eastAsia="Times New Roman" w:hAnsi="Times New Roman" w:cs="Times New Roman"/>
          <w:b/>
          <w:color w:val="000000" w:themeColor="text1"/>
          <w:sz w:val="26"/>
          <w:szCs w:val="26"/>
          <w:lang w:eastAsia="en-GB"/>
        </w:rPr>
        <w:t>3.</w:t>
      </w:r>
      <w:r>
        <w:rPr>
          <w:rFonts w:ascii="Times New Roman" w:eastAsia="Times New Roman" w:hAnsi="Times New Roman" w:cs="Times New Roman"/>
          <w:b/>
          <w:color w:val="000000" w:themeColor="text1"/>
          <w:sz w:val="26"/>
          <w:szCs w:val="26"/>
          <w:lang w:eastAsia="en-GB"/>
        </w:rPr>
        <w:t>5</w:t>
      </w:r>
      <w:r w:rsidRPr="00844A90">
        <w:rPr>
          <w:rFonts w:ascii="Times New Roman" w:eastAsia="Times New Roman" w:hAnsi="Times New Roman" w:cs="Times New Roman"/>
          <w:b/>
          <w:color w:val="000000" w:themeColor="text1"/>
          <w:sz w:val="26"/>
          <w:szCs w:val="26"/>
          <w:lang w:eastAsia="en-GB"/>
        </w:rPr>
        <w:t>.</w:t>
      </w:r>
      <w:r>
        <w:rPr>
          <w:rFonts w:ascii="Times New Roman" w:eastAsia="Times New Roman" w:hAnsi="Times New Roman" w:cs="Times New Roman"/>
          <w:b/>
          <w:color w:val="000000" w:themeColor="text1"/>
          <w:sz w:val="26"/>
          <w:szCs w:val="26"/>
          <w:lang w:eastAsia="en-GB"/>
        </w:rPr>
        <w:t>3</w:t>
      </w:r>
      <w:r w:rsidRPr="00844A90">
        <w:rPr>
          <w:rFonts w:ascii="Times New Roman" w:eastAsia="Times New Roman" w:hAnsi="Times New Roman" w:cs="Times New Roman"/>
          <w:b/>
          <w:color w:val="000000" w:themeColor="text1"/>
          <w:sz w:val="26"/>
          <w:szCs w:val="26"/>
          <w:lang w:eastAsia="en-GB"/>
        </w:rPr>
        <w:t xml:space="preserve"> </w:t>
      </w:r>
      <w:r>
        <w:rPr>
          <w:rFonts w:ascii="Times New Roman" w:eastAsia="Times New Roman" w:hAnsi="Times New Roman" w:cs="Times New Roman"/>
          <w:b/>
          <w:color w:val="000000" w:themeColor="text1"/>
          <w:sz w:val="26"/>
          <w:szCs w:val="26"/>
          <w:lang w:eastAsia="en-GB"/>
        </w:rPr>
        <w:t>Sequence Design</w:t>
      </w:r>
    </w:p>
    <w:p w14:paraId="22DAF3AB" w14:textId="77777777" w:rsidR="00450B2B" w:rsidRPr="00BE5C79" w:rsidRDefault="00450B2B" w:rsidP="00BE5C79">
      <w:pPr>
        <w:rPr>
          <w:rFonts w:eastAsia="Times New Roman" w:cs="Times New Roman"/>
          <w:szCs w:val="24"/>
          <w:lang w:eastAsia="en-GB"/>
        </w:rPr>
      </w:pPr>
      <w:bookmarkStart w:id="36" w:name="_GoBack"/>
      <w:bookmarkEnd w:id="36"/>
    </w:p>
    <w:p w14:paraId="2CFE65A8" w14:textId="77777777" w:rsidR="00BE5C79" w:rsidRPr="00BE5C79" w:rsidRDefault="00BE5C79" w:rsidP="00BE5C79">
      <w:pPr>
        <w:rPr>
          <w:lang w:eastAsia="en-GB"/>
        </w:rPr>
      </w:pPr>
    </w:p>
    <w:p w14:paraId="27F111D2" w14:textId="77777777" w:rsidR="00BE5C79" w:rsidRPr="00BE5C79" w:rsidRDefault="00BE5C79" w:rsidP="00BE5C79">
      <w:pPr>
        <w:rPr>
          <w:rFonts w:eastAsia="Times New Roman" w:cs="Times New Roman"/>
          <w:szCs w:val="24"/>
          <w:lang w:eastAsia="en-GB"/>
        </w:rPr>
      </w:pPr>
    </w:p>
    <w:p w14:paraId="2FF4991B" w14:textId="77777777" w:rsidR="00BE5C79" w:rsidRPr="00BE5C79" w:rsidRDefault="00BE5C79" w:rsidP="00BE5C79">
      <w:pPr>
        <w:rPr>
          <w:lang w:eastAsia="en-GB"/>
        </w:rPr>
      </w:pPr>
    </w:p>
    <w:p w14:paraId="416A0C60" w14:textId="77777777" w:rsidR="00BE5C79" w:rsidRDefault="00BE5C79" w:rsidP="00133F3E">
      <w:pPr>
        <w:rPr>
          <w:color w:val="000000"/>
        </w:rPr>
      </w:pPr>
    </w:p>
    <w:p w14:paraId="332F98D9" w14:textId="27C252DC" w:rsidR="00844A90" w:rsidRDefault="00844A90" w:rsidP="00844A90">
      <w:pPr>
        <w:ind w:left="590"/>
        <w:jc w:val="left"/>
        <w:rPr>
          <w:color w:val="000000"/>
        </w:rPr>
      </w:pPr>
    </w:p>
    <w:p w14:paraId="7870ED0C" w14:textId="77777777" w:rsidR="00844A90" w:rsidRDefault="00844A90" w:rsidP="00844A90">
      <w:pPr>
        <w:ind w:left="590"/>
        <w:jc w:val="left"/>
        <w:rPr>
          <w:rFonts w:eastAsia="Times New Roman" w:cs="Times New Roman"/>
          <w:color w:val="0E101A"/>
          <w:szCs w:val="24"/>
          <w:lang w:eastAsia="en-GB"/>
        </w:rPr>
      </w:pPr>
    </w:p>
    <w:p w14:paraId="50C21D37" w14:textId="77777777" w:rsidR="00844A90" w:rsidRDefault="00844A90" w:rsidP="00844A90">
      <w:pPr>
        <w:ind w:left="590"/>
        <w:jc w:val="left"/>
        <w:rPr>
          <w:rFonts w:eastAsia="Times New Roman" w:cs="Times New Roman"/>
          <w:color w:val="0E101A"/>
          <w:szCs w:val="24"/>
          <w:lang w:eastAsia="en-GB"/>
        </w:rPr>
      </w:pPr>
    </w:p>
    <w:p w14:paraId="166A0769" w14:textId="4D3EDE07" w:rsidR="000A7C7B" w:rsidRPr="000A7C7B" w:rsidRDefault="000A7C7B" w:rsidP="000A7C7B">
      <w:pPr>
        <w:spacing w:before="0" w:after="160" w:line="259" w:lineRule="auto"/>
        <w:jc w:val="left"/>
        <w:rPr>
          <w:rFonts w:eastAsia="Times New Roman" w:cs="Times New Roman"/>
          <w:color w:val="0E101A"/>
          <w:szCs w:val="24"/>
          <w:lang w:eastAsia="en-GB"/>
        </w:rPr>
      </w:pPr>
    </w:p>
    <w:p w14:paraId="526C7C73" w14:textId="77777777" w:rsidR="000A7C7B" w:rsidRDefault="000A7C7B">
      <w:pPr>
        <w:spacing w:before="0" w:after="160" w:line="259" w:lineRule="auto"/>
        <w:jc w:val="left"/>
        <w:rPr>
          <w:rFonts w:eastAsia="Times New Roman" w:cs="Times New Roman"/>
          <w:b/>
          <w:sz w:val="28"/>
          <w:szCs w:val="28"/>
          <w:lang w:eastAsia="en-GB"/>
        </w:rPr>
      </w:pPr>
    </w:p>
    <w:p w14:paraId="3E1CB97A" w14:textId="397A639D" w:rsidR="00B20A50" w:rsidRPr="005B1E89" w:rsidRDefault="00D136CC" w:rsidP="0047538C">
      <w:pPr>
        <w:pStyle w:val="Heading2"/>
        <w:jc w:val="center"/>
        <w:rPr>
          <w:rFonts w:ascii="Times New Roman" w:eastAsia="Times New Roman" w:hAnsi="Times New Roman" w:cs="Times New Roman"/>
          <w:b/>
          <w:color w:val="auto"/>
          <w:sz w:val="28"/>
          <w:szCs w:val="28"/>
          <w:lang w:eastAsia="en-GB"/>
        </w:rPr>
      </w:pPr>
      <w:bookmarkStart w:id="37" w:name="_Toc135040433"/>
      <w:r>
        <w:rPr>
          <w:rFonts w:ascii="Times New Roman" w:eastAsia="Times New Roman" w:hAnsi="Times New Roman" w:cs="Times New Roman"/>
          <w:b/>
          <w:color w:val="auto"/>
          <w:sz w:val="28"/>
          <w:szCs w:val="28"/>
          <w:lang w:eastAsia="en-GB"/>
        </w:rPr>
        <w:t>REFERENCE</w:t>
      </w:r>
      <w:r w:rsidR="0047538C">
        <w:rPr>
          <w:rFonts w:ascii="Times New Roman" w:eastAsia="Times New Roman" w:hAnsi="Times New Roman" w:cs="Times New Roman"/>
          <w:b/>
          <w:color w:val="auto"/>
          <w:sz w:val="28"/>
          <w:szCs w:val="28"/>
          <w:lang w:eastAsia="en-GB"/>
        </w:rPr>
        <w:t>S</w:t>
      </w:r>
      <w:bookmarkEnd w:id="37"/>
    </w:p>
    <w:p w14:paraId="6F045FD9" w14:textId="77777777" w:rsidR="008578EA" w:rsidRPr="006953F3" w:rsidRDefault="00B20A50" w:rsidP="0047538C">
      <w:pPr>
        <w:ind w:left="567" w:hanging="567"/>
        <w:rPr>
          <w:rFonts w:cs="Times New Roman"/>
          <w:sz w:val="26"/>
          <w:szCs w:val="26"/>
        </w:rPr>
      </w:pPr>
      <w:r w:rsidRPr="006953F3">
        <w:rPr>
          <w:rFonts w:cs="Times New Roman"/>
          <w:sz w:val="26"/>
          <w:szCs w:val="26"/>
        </w:rPr>
        <w:fldChar w:fldCharType="begin"/>
      </w:r>
      <w:r w:rsidR="00695FD1" w:rsidRPr="006953F3">
        <w:rPr>
          <w:rFonts w:cs="Times New Roman"/>
          <w:sz w:val="26"/>
          <w:szCs w:val="26"/>
        </w:rPr>
        <w:instrText xml:space="preserve"> ADDIN ZOTERO_BIBL {"uncited":[],"omitted":[],"custom":[]} CSL_BIBLIOGRAPHY </w:instrText>
      </w:r>
      <w:r w:rsidRPr="006953F3">
        <w:rPr>
          <w:rFonts w:cs="Times New Roman"/>
          <w:sz w:val="26"/>
          <w:szCs w:val="26"/>
        </w:rPr>
        <w:fldChar w:fldCharType="separate"/>
      </w:r>
      <w:r w:rsidR="008578EA" w:rsidRPr="006953F3">
        <w:rPr>
          <w:rFonts w:cs="Times New Roman"/>
          <w:sz w:val="26"/>
          <w:szCs w:val="26"/>
        </w:rPr>
        <w:t>Burke, L.E., Wang, J. and Sevick, M.A. (2011) ‘Self-monitoring in weight loss: a systematic review of the literature’, Journal of the American Dietetic Association, 111(1), pp. 92–102. Available at: https://doi.org/10.1016/j.jada.2010.10.008.</w:t>
      </w:r>
    </w:p>
    <w:p w14:paraId="15DE0291" w14:textId="77777777" w:rsidR="008578EA" w:rsidRPr="006953F3" w:rsidRDefault="008578EA" w:rsidP="0047538C">
      <w:pPr>
        <w:ind w:left="567" w:hanging="567"/>
        <w:rPr>
          <w:rFonts w:cs="Times New Roman"/>
          <w:sz w:val="26"/>
          <w:szCs w:val="26"/>
        </w:rPr>
      </w:pPr>
      <w:r w:rsidRPr="006953F3">
        <w:rPr>
          <w:rFonts w:cs="Times New Roman"/>
          <w:sz w:val="26"/>
          <w:szCs w:val="26"/>
        </w:rPr>
        <w:t>Covenant (2009) CU commissions ultra modern sports complex, Covenant University. Available at: https://covenantuniversity.edu.ng/information/more/covenant-news/252-cu-commissions-ultra-modern-sports-complex (Accessed: 26 February 2023).</w:t>
      </w:r>
    </w:p>
    <w:p w14:paraId="01153C89" w14:textId="68803847" w:rsidR="008578EA" w:rsidRPr="006953F3" w:rsidRDefault="00E84FD1" w:rsidP="0047538C">
      <w:pPr>
        <w:ind w:left="567" w:hanging="567"/>
        <w:rPr>
          <w:rFonts w:cs="Times New Roman"/>
          <w:sz w:val="26"/>
          <w:szCs w:val="26"/>
        </w:rPr>
      </w:pPr>
      <w:r w:rsidRPr="006953F3">
        <w:rPr>
          <w:rFonts w:cs="Times New Roman"/>
          <w:sz w:val="26"/>
          <w:szCs w:val="26"/>
        </w:rPr>
        <w:t xml:space="preserve">Direito A, Carraça E, Rawstorn J, Whittaker R, Maddison R. mHealth Technologies to Influence Physical Activity and Sedentary Behaviors: Behavior Change </w:t>
      </w:r>
      <w:r w:rsidRPr="006953F3">
        <w:rPr>
          <w:rFonts w:cs="Times New Roman"/>
          <w:sz w:val="26"/>
          <w:szCs w:val="26"/>
        </w:rPr>
        <w:lastRenderedPageBreak/>
        <w:t>Techniques, Systematic Review and Meta-Analysis of Randomized Controlled Trials. Ann Behav Med. 2017 Apr;51(2):226-239. doi: 10.1007/s12160-016-9846-0. PMID: 27757789.</w:t>
      </w:r>
      <w:r w:rsidR="008578EA" w:rsidRPr="006953F3">
        <w:rPr>
          <w:rFonts w:cs="Times New Roman"/>
          <w:sz w:val="26"/>
          <w:szCs w:val="26"/>
        </w:rPr>
        <w:t xml:space="preserve">Available at: </w:t>
      </w:r>
      <w:r w:rsidRPr="006953F3">
        <w:rPr>
          <w:rFonts w:cs="Times New Roman"/>
          <w:sz w:val="26"/>
          <w:szCs w:val="26"/>
        </w:rPr>
        <w:t>https://pubmed.ncbi.nlm.nih.gov/27757789/</w:t>
      </w:r>
      <w:r w:rsidR="008578EA" w:rsidRPr="006953F3">
        <w:rPr>
          <w:rFonts w:cs="Times New Roman"/>
          <w:sz w:val="26"/>
          <w:szCs w:val="26"/>
        </w:rPr>
        <w:t>.</w:t>
      </w:r>
    </w:p>
    <w:p w14:paraId="26C00EAA" w14:textId="77777777" w:rsidR="008578EA" w:rsidRPr="006953F3" w:rsidRDefault="008578EA" w:rsidP="0047538C">
      <w:pPr>
        <w:ind w:left="567" w:hanging="567"/>
        <w:rPr>
          <w:rFonts w:cs="Times New Roman"/>
          <w:sz w:val="26"/>
          <w:szCs w:val="26"/>
        </w:rPr>
      </w:pPr>
      <w:r w:rsidRPr="006953F3">
        <w:rPr>
          <w:rFonts w:cs="Times New Roman"/>
          <w:sz w:val="26"/>
          <w:szCs w:val="26"/>
        </w:rPr>
        <w:t>Gamage, K. (2017) Web based Gym Management System. PhD Thesis.</w:t>
      </w:r>
    </w:p>
    <w:p w14:paraId="30FF60C2" w14:textId="482CE45B" w:rsidR="008578EA" w:rsidRPr="006953F3" w:rsidRDefault="008578EA" w:rsidP="0047538C">
      <w:pPr>
        <w:ind w:left="567" w:hanging="567"/>
        <w:rPr>
          <w:rFonts w:cs="Times New Roman"/>
          <w:sz w:val="26"/>
          <w:szCs w:val="26"/>
        </w:rPr>
      </w:pPr>
      <w:r w:rsidRPr="006953F3">
        <w:rPr>
          <w:rFonts w:cs="Times New Roman"/>
          <w:sz w:val="26"/>
          <w:szCs w:val="26"/>
        </w:rPr>
        <w:t>IJsselsteijn, W.A.</w:t>
      </w:r>
      <w:r w:rsidR="00E84FD1" w:rsidRPr="006953F3">
        <w:rPr>
          <w:rFonts w:cs="Times New Roman"/>
          <w:sz w:val="26"/>
          <w:szCs w:val="26"/>
        </w:rPr>
        <w:t xml:space="preserve">, </w:t>
      </w:r>
      <w:r w:rsidR="006953F3">
        <w:rPr>
          <w:rFonts w:cs="Times New Roman"/>
          <w:sz w:val="26"/>
          <w:szCs w:val="26"/>
        </w:rPr>
        <w:t>Kort</w:t>
      </w:r>
      <w:r w:rsidR="00E84FD1" w:rsidRPr="006953F3">
        <w:rPr>
          <w:rFonts w:cs="Times New Roman"/>
          <w:sz w:val="26"/>
          <w:szCs w:val="26"/>
        </w:rPr>
        <w:t xml:space="preserve">, Y.D., </w:t>
      </w:r>
      <w:r w:rsidR="006953F3">
        <w:rPr>
          <w:rFonts w:cs="Times New Roman"/>
          <w:sz w:val="26"/>
          <w:szCs w:val="26"/>
        </w:rPr>
        <w:t>Westerink</w:t>
      </w:r>
      <w:r w:rsidR="00E84FD1" w:rsidRPr="006953F3">
        <w:rPr>
          <w:rFonts w:cs="Times New Roman"/>
          <w:sz w:val="26"/>
          <w:szCs w:val="26"/>
        </w:rPr>
        <w:t xml:space="preserve">, J., </w:t>
      </w:r>
      <w:r w:rsidR="006953F3">
        <w:rPr>
          <w:rFonts w:cs="Times New Roman"/>
          <w:sz w:val="26"/>
          <w:szCs w:val="26"/>
        </w:rPr>
        <w:t>Jager</w:t>
      </w:r>
      <w:r w:rsidR="00E84FD1" w:rsidRPr="006953F3">
        <w:rPr>
          <w:rFonts w:cs="Times New Roman"/>
          <w:sz w:val="26"/>
          <w:szCs w:val="26"/>
        </w:rPr>
        <w:t xml:space="preserve">,M.D., </w:t>
      </w:r>
      <w:r w:rsidR="006953F3">
        <w:rPr>
          <w:rFonts w:cs="Times New Roman"/>
          <w:sz w:val="26"/>
          <w:szCs w:val="26"/>
        </w:rPr>
        <w:t>Bonants</w:t>
      </w:r>
      <w:r w:rsidR="00E84FD1" w:rsidRPr="006953F3">
        <w:rPr>
          <w:rFonts w:cs="Times New Roman"/>
          <w:sz w:val="26"/>
          <w:szCs w:val="26"/>
        </w:rPr>
        <w:t>, R.</w:t>
      </w:r>
      <w:r w:rsidRPr="006953F3">
        <w:rPr>
          <w:rFonts w:cs="Times New Roman"/>
          <w:sz w:val="26"/>
          <w:szCs w:val="26"/>
        </w:rPr>
        <w:t xml:space="preserve"> (2006) ‘Virtual Fitness: Stimulating Exercise Behavior through Media Technology’, Presence: Teleoperators and Virtual Environments, 15(6), pp. 688–698. Available at: https://doi.org/10.1162/pres.15.6.688.</w:t>
      </w:r>
    </w:p>
    <w:p w14:paraId="52BFD80D" w14:textId="5129D356" w:rsidR="008578EA" w:rsidRPr="006953F3" w:rsidRDefault="008578EA" w:rsidP="0047538C">
      <w:pPr>
        <w:ind w:left="567" w:hanging="567"/>
        <w:rPr>
          <w:rFonts w:cs="Times New Roman"/>
          <w:sz w:val="26"/>
          <w:szCs w:val="26"/>
        </w:rPr>
      </w:pPr>
      <w:r w:rsidRPr="006953F3">
        <w:rPr>
          <w:rFonts w:cs="Times New Roman"/>
          <w:sz w:val="26"/>
          <w:szCs w:val="26"/>
        </w:rPr>
        <w:t>LeRouge, C. and Wickramasinghe, N. (2013) ‘A Review of User-Centered Design for Diabetes-Related Consumer Health Informatics Technologies’, Journal of Diabetes Science and Technology, 7(4), pp. 1039–1056. Available at: https://doi.org/10.1177/193229681300700429.</w:t>
      </w:r>
    </w:p>
    <w:p w14:paraId="5D7A9FC3" w14:textId="77777777" w:rsidR="006953F3" w:rsidRPr="006953F3" w:rsidRDefault="006953F3" w:rsidP="0047538C">
      <w:pPr>
        <w:ind w:left="567" w:hanging="567"/>
        <w:rPr>
          <w:rFonts w:cs="Times New Roman"/>
          <w:sz w:val="26"/>
          <w:szCs w:val="26"/>
        </w:rPr>
      </w:pPr>
      <w:r w:rsidRPr="006953F3">
        <w:rPr>
          <w:rFonts w:cs="Times New Roman"/>
          <w:sz w:val="26"/>
          <w:szCs w:val="26"/>
        </w:rPr>
        <w:t>Lu AS, Kharrazi H, Gharghabi F, Thompson D. A Systematic Review of Health Videogames on Childhood Obesity Prevention and Intervention. Games Health J. 2013 Jun;2(3):131-141. doi: 10.1089/g4h.2013.0025. PMID: 24353906; PMCID: PMC3833378.</w:t>
      </w:r>
    </w:p>
    <w:p w14:paraId="68165520" w14:textId="01DEDAC0" w:rsidR="008578EA" w:rsidRPr="006953F3" w:rsidRDefault="008578EA" w:rsidP="0047538C">
      <w:pPr>
        <w:ind w:left="567" w:hanging="567"/>
        <w:rPr>
          <w:rFonts w:cs="Times New Roman"/>
          <w:sz w:val="26"/>
          <w:szCs w:val="26"/>
        </w:rPr>
      </w:pPr>
      <w:r w:rsidRPr="006953F3">
        <w:rPr>
          <w:rFonts w:cs="Times New Roman"/>
          <w:sz w:val="26"/>
          <w:szCs w:val="26"/>
        </w:rPr>
        <w:t>Nur Farzana, R. (2019) GYM MANAGEMENT SYSTEM FOR MN FITNESS GYM. Universiti Malaysia Sarawak, (UNIMAS). Available at: https://ir.unimas.my/id/eprint/33919/ (Accessed: 26 February 2023).</w:t>
      </w:r>
    </w:p>
    <w:p w14:paraId="7EA625E0" w14:textId="77777777" w:rsidR="006953F3" w:rsidRPr="006953F3" w:rsidRDefault="006953F3" w:rsidP="0047538C">
      <w:pPr>
        <w:ind w:left="567" w:hanging="567"/>
        <w:rPr>
          <w:rFonts w:cs="Times New Roman"/>
          <w:sz w:val="26"/>
          <w:szCs w:val="26"/>
        </w:rPr>
      </w:pPr>
      <w:r w:rsidRPr="006953F3">
        <w:rPr>
          <w:rFonts w:cs="Times New Roman"/>
          <w:sz w:val="26"/>
          <w:szCs w:val="26"/>
        </w:rPr>
        <w:t>Sallis JF, Cervero RB, Ascher W, Henderson KA, Kraft MK, Kerr J. An ecological approach to creating active living communities. Annu Rev Public Health. 2006;27:297-322. doi: 10.1146/annurev.publhealth.27.021405.102100. PMID: 16533119.</w:t>
      </w:r>
    </w:p>
    <w:p w14:paraId="32745C34" w14:textId="5E4E5881" w:rsidR="008578EA" w:rsidRPr="006953F3" w:rsidRDefault="00111DF3" w:rsidP="0047538C">
      <w:pPr>
        <w:ind w:left="567" w:hanging="567"/>
        <w:rPr>
          <w:rFonts w:cs="Times New Roman"/>
          <w:sz w:val="26"/>
          <w:szCs w:val="26"/>
        </w:rPr>
      </w:pPr>
      <w:r w:rsidRPr="006953F3">
        <w:rPr>
          <w:rFonts w:cs="Times New Roman"/>
          <w:sz w:val="26"/>
          <w:szCs w:val="26"/>
        </w:rPr>
        <w:t xml:space="preserve">Burke LE, Wang J, Sevick MA. Self-monitoring in weight loss: a systematic review of the literature. J Am Diet Assoc. 2011 Jan;111(1):92-102. doi: </w:t>
      </w:r>
      <w:r w:rsidRPr="006953F3">
        <w:rPr>
          <w:rFonts w:cs="Times New Roman"/>
          <w:sz w:val="26"/>
          <w:szCs w:val="26"/>
        </w:rPr>
        <w:lastRenderedPageBreak/>
        <w:t>10.1016/j.jada.2010.10.008. PMID: 21185970; PMCID: PMC3268700.</w:t>
      </w:r>
      <w:r w:rsidR="008578EA" w:rsidRPr="006953F3">
        <w:rPr>
          <w:rFonts w:cs="Times New Roman"/>
          <w:sz w:val="26"/>
          <w:szCs w:val="26"/>
        </w:rPr>
        <w:t xml:space="preserve"> (Accessed: 1 March 2023).</w:t>
      </w:r>
    </w:p>
    <w:p w14:paraId="3501FC6D" w14:textId="355F4A85" w:rsidR="008578EA" w:rsidRPr="006953F3" w:rsidRDefault="006953F3" w:rsidP="0047538C">
      <w:pPr>
        <w:ind w:left="567" w:hanging="567"/>
        <w:rPr>
          <w:rFonts w:cs="Times New Roman"/>
          <w:sz w:val="26"/>
          <w:szCs w:val="26"/>
        </w:rPr>
      </w:pPr>
      <w:r w:rsidRPr="006953F3">
        <w:rPr>
          <w:rFonts w:cs="Times New Roman"/>
          <w:sz w:val="26"/>
          <w:szCs w:val="26"/>
        </w:rPr>
        <w:t>Sniehotta, Schwarzer, Scholz, &amp; Schüz, (2005)</w:t>
      </w:r>
      <w:r w:rsidR="008578EA" w:rsidRPr="006953F3">
        <w:rPr>
          <w:rFonts w:cs="Times New Roman"/>
          <w:sz w:val="26"/>
          <w:szCs w:val="26"/>
        </w:rPr>
        <w:t xml:space="preserve"> ‘Action planning and coping planning for long-term lifestyle change: theory and assessment’, European Journal of Social Psychology, 35(4), pp. 565–576. Available at: https://doi.org/10.1002/ejsp.258.</w:t>
      </w:r>
    </w:p>
    <w:p w14:paraId="77674FA4" w14:textId="1256DFA9" w:rsidR="006953F3" w:rsidRPr="006953F3" w:rsidRDefault="006953F3" w:rsidP="0047538C">
      <w:pPr>
        <w:ind w:left="567" w:hanging="567"/>
        <w:rPr>
          <w:rFonts w:cs="Times New Roman"/>
          <w:sz w:val="26"/>
          <w:szCs w:val="26"/>
        </w:rPr>
      </w:pPr>
      <w:r w:rsidRPr="006953F3">
        <w:rPr>
          <w:rFonts w:cs="Times New Roman"/>
          <w:sz w:val="26"/>
          <w:szCs w:val="26"/>
        </w:rPr>
        <w:t>Sun R, Han W, Chang H, Shaw MJ Motivating Adherence to Exercise Plans Through a Personalized Mobile Health App: Enhanced Action Design Research Approach JMIR Mhealth Uhealth 2021;9(6):e19941</w:t>
      </w:r>
    </w:p>
    <w:p w14:paraId="3DE506F8" w14:textId="77777777" w:rsidR="006953F3" w:rsidRPr="006953F3" w:rsidRDefault="006953F3" w:rsidP="0047538C">
      <w:pPr>
        <w:ind w:left="567" w:hanging="567"/>
        <w:rPr>
          <w:rFonts w:cs="Times New Roman"/>
          <w:sz w:val="26"/>
          <w:szCs w:val="26"/>
        </w:rPr>
      </w:pPr>
      <w:r w:rsidRPr="006953F3">
        <w:rPr>
          <w:rFonts w:cs="Times New Roman"/>
          <w:sz w:val="26"/>
          <w:szCs w:val="26"/>
        </w:rPr>
        <w:t>Wang E, Abrahamson K, Liu PJ, Ahmed A. Can Mobile Technology Improve Weight Loss in Overweight Adults? A Systematic Review. West J Nurs Res. 2020 Sep;42(9):747-759. doi: 10.1177/0193945919888224. Epub 2019 Nov 25. PMID: 31762402.</w:t>
      </w:r>
    </w:p>
    <w:p w14:paraId="0CA1C04E" w14:textId="4F3EF90B" w:rsidR="008578EA" w:rsidRPr="006953F3" w:rsidRDefault="00F927FB" w:rsidP="0047538C">
      <w:pPr>
        <w:ind w:left="567" w:hanging="567"/>
        <w:rPr>
          <w:rFonts w:cs="Times New Roman"/>
          <w:sz w:val="26"/>
          <w:szCs w:val="26"/>
        </w:rPr>
      </w:pPr>
      <w:r w:rsidRPr="006953F3">
        <w:rPr>
          <w:rFonts w:cs="Times New Roman"/>
          <w:sz w:val="26"/>
          <w:szCs w:val="26"/>
        </w:rPr>
        <w:t>Elizabeth Heath</w:t>
      </w:r>
      <w:r w:rsidR="008578EA" w:rsidRPr="006953F3">
        <w:rPr>
          <w:rFonts w:cs="Times New Roman"/>
          <w:sz w:val="26"/>
          <w:szCs w:val="26"/>
        </w:rPr>
        <w:t xml:space="preserve"> (2020) ‘Skipped your workout — again? An accountability partner can help you meet your fitness goals.’, 4 August. Available at: https://www.washingtonpost.com/lifestyle/wellness/skipped-your-workout--again-an-accountability-partner-can-help-you-meet-your-fitness-goals/2020/08/03/a1b15202-d109-11ea-9038-af089b63ac21_story.html (Accessed: 26 February 2023).</w:t>
      </w:r>
    </w:p>
    <w:p w14:paraId="345B375E" w14:textId="77777777" w:rsidR="008578EA" w:rsidRPr="006953F3" w:rsidRDefault="008578EA" w:rsidP="0047538C">
      <w:pPr>
        <w:ind w:left="567" w:hanging="567"/>
        <w:rPr>
          <w:rFonts w:cs="Times New Roman"/>
          <w:sz w:val="26"/>
          <w:szCs w:val="26"/>
        </w:rPr>
      </w:pPr>
      <w:r w:rsidRPr="006953F3">
        <w:rPr>
          <w:rFonts w:cs="Times New Roman"/>
          <w:sz w:val="26"/>
          <w:szCs w:val="26"/>
        </w:rPr>
        <w:t>Weller, J. (2021) What are the benefits of gym management software?, Boutique Fitness and Gym Management Software - Glofox. Available at: https://www.glofox.com/blog/benefits-of-gym-management-software/ (Accessed: 28 February 2023).</w:t>
      </w:r>
    </w:p>
    <w:p w14:paraId="2A67F27B" w14:textId="77777777" w:rsidR="00B20A50" w:rsidRPr="00B20A50" w:rsidRDefault="00B20A50" w:rsidP="0047538C">
      <w:pPr>
        <w:ind w:left="567" w:hanging="567"/>
        <w:rPr>
          <w:rFonts w:eastAsia="Times New Roman" w:cs="Times New Roman"/>
          <w:color w:val="0E101A"/>
          <w:sz w:val="26"/>
          <w:szCs w:val="26"/>
          <w:lang w:eastAsia="en-GB"/>
        </w:rPr>
      </w:pPr>
      <w:r w:rsidRPr="006953F3">
        <w:rPr>
          <w:rFonts w:cs="Times New Roman"/>
          <w:sz w:val="26"/>
          <w:szCs w:val="26"/>
        </w:rPr>
        <w:fldChar w:fldCharType="end"/>
      </w:r>
    </w:p>
    <w:sectPr w:rsidR="00B20A50" w:rsidRPr="00B20A50">
      <w:footerReference w:type="default" r:id="rId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393DC6" w14:textId="77777777" w:rsidR="008B5046" w:rsidRDefault="008B5046" w:rsidP="00695FD1">
      <w:pPr>
        <w:spacing w:after="0" w:line="240" w:lineRule="auto"/>
      </w:pPr>
      <w:r>
        <w:separator/>
      </w:r>
    </w:p>
  </w:endnote>
  <w:endnote w:type="continuationSeparator" w:id="0">
    <w:p w14:paraId="4395D0CA" w14:textId="77777777" w:rsidR="008B5046" w:rsidRDefault="008B5046" w:rsidP="00695F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4965029"/>
      <w:docPartObj>
        <w:docPartGallery w:val="Page Numbers (Bottom of Page)"/>
        <w:docPartUnique/>
      </w:docPartObj>
    </w:sdtPr>
    <w:sdtEndPr>
      <w:rPr>
        <w:noProof/>
      </w:rPr>
    </w:sdtEndPr>
    <w:sdtContent>
      <w:p w14:paraId="435A14AE" w14:textId="7CE1DD75" w:rsidR="00BE5C79" w:rsidRDefault="00BE5C79">
        <w:pPr>
          <w:pStyle w:val="Footer"/>
          <w:jc w:val="center"/>
        </w:pPr>
        <w:r>
          <w:fldChar w:fldCharType="begin"/>
        </w:r>
        <w:r>
          <w:instrText xml:space="preserve"> PAGE   \* MERGEFORMAT </w:instrText>
        </w:r>
        <w:r>
          <w:fldChar w:fldCharType="separate"/>
        </w:r>
        <w:r w:rsidR="00E17A6B">
          <w:rPr>
            <w:noProof/>
          </w:rPr>
          <w:t>25</w:t>
        </w:r>
        <w:r>
          <w:rPr>
            <w:noProof/>
          </w:rPr>
          <w:fldChar w:fldCharType="end"/>
        </w:r>
      </w:p>
    </w:sdtContent>
  </w:sdt>
  <w:p w14:paraId="679E0058" w14:textId="77777777" w:rsidR="00BE5C79" w:rsidRDefault="00BE5C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6F339" w14:textId="77777777" w:rsidR="008B5046" w:rsidRDefault="008B5046" w:rsidP="00695FD1">
      <w:pPr>
        <w:spacing w:after="0" w:line="240" w:lineRule="auto"/>
      </w:pPr>
      <w:r>
        <w:separator/>
      </w:r>
    </w:p>
  </w:footnote>
  <w:footnote w:type="continuationSeparator" w:id="0">
    <w:p w14:paraId="0B4CE774" w14:textId="77777777" w:rsidR="008B5046" w:rsidRDefault="008B5046" w:rsidP="00695F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A14727"/>
    <w:multiLevelType w:val="multilevel"/>
    <w:tmpl w:val="BE6EF21E"/>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A90AAA"/>
    <w:multiLevelType w:val="multilevel"/>
    <w:tmpl w:val="B1603F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8DB4750"/>
    <w:multiLevelType w:val="hybridMultilevel"/>
    <w:tmpl w:val="DCFC6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C9F4853"/>
    <w:multiLevelType w:val="multilevel"/>
    <w:tmpl w:val="A8322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14466DD"/>
    <w:multiLevelType w:val="multilevel"/>
    <w:tmpl w:val="18DAAEF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5A26466"/>
    <w:multiLevelType w:val="hybridMultilevel"/>
    <w:tmpl w:val="B9BAB1B6"/>
    <w:lvl w:ilvl="0" w:tplc="FFFFFFFF">
      <w:start w:val="1"/>
      <w:numFmt w:val="lowerRoman"/>
      <w:lvlText w:val="%1."/>
      <w:lvlJc w:val="right"/>
      <w:pPr>
        <w:ind w:left="786" w:hanging="360"/>
      </w:p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
    <w:nsid w:val="2C2C5EA1"/>
    <w:multiLevelType w:val="multilevel"/>
    <w:tmpl w:val="04D49DAA"/>
    <w:lvl w:ilvl="0">
      <w:start w:val="2"/>
      <w:numFmt w:val="decimal"/>
      <w:lvlText w:val="%1"/>
      <w:lvlJc w:val="left"/>
      <w:pPr>
        <w:ind w:left="525" w:hanging="525"/>
      </w:pPr>
      <w:rPr>
        <w:rFonts w:hint="default"/>
        <w:b/>
      </w:rPr>
    </w:lvl>
    <w:lvl w:ilvl="1">
      <w:start w:val="3"/>
      <w:numFmt w:val="decimal"/>
      <w:lvlText w:val="%1.%2"/>
      <w:lvlJc w:val="left"/>
      <w:pPr>
        <w:ind w:left="705" w:hanging="525"/>
      </w:pPr>
      <w:rPr>
        <w:rFonts w:hint="default"/>
        <w:b/>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240" w:hanging="1800"/>
      </w:pPr>
      <w:rPr>
        <w:rFonts w:hint="default"/>
        <w:b/>
      </w:rPr>
    </w:lvl>
  </w:abstractNum>
  <w:abstractNum w:abstractNumId="7">
    <w:nsid w:val="2F225FEB"/>
    <w:multiLevelType w:val="multilevel"/>
    <w:tmpl w:val="F17221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0B2482E"/>
    <w:multiLevelType w:val="multilevel"/>
    <w:tmpl w:val="BC4C601E"/>
    <w:lvl w:ilvl="0">
      <w:start w:val="2"/>
      <w:numFmt w:val="decimal"/>
      <w:lvlText w:val="%1"/>
      <w:lvlJc w:val="left"/>
      <w:pPr>
        <w:ind w:left="540" w:hanging="540"/>
      </w:pPr>
      <w:rPr>
        <w:rFonts w:eastAsiaTheme="majorEastAsia" w:hint="default"/>
        <w:b/>
        <w:color w:val="000000" w:themeColor="text1"/>
      </w:rPr>
    </w:lvl>
    <w:lvl w:ilvl="1">
      <w:start w:val="3"/>
      <w:numFmt w:val="decimal"/>
      <w:lvlText w:val="%1.%2"/>
      <w:lvlJc w:val="left"/>
      <w:pPr>
        <w:ind w:left="720" w:hanging="540"/>
      </w:pPr>
      <w:rPr>
        <w:rFonts w:eastAsiaTheme="majorEastAsia" w:hint="default"/>
        <w:b/>
        <w:color w:val="000000" w:themeColor="text1"/>
      </w:rPr>
    </w:lvl>
    <w:lvl w:ilvl="2">
      <w:start w:val="4"/>
      <w:numFmt w:val="decimal"/>
      <w:lvlText w:val="%1.%2.%3"/>
      <w:lvlJc w:val="left"/>
      <w:pPr>
        <w:ind w:left="1080" w:hanging="720"/>
      </w:pPr>
      <w:rPr>
        <w:rFonts w:eastAsiaTheme="majorEastAsia" w:hint="default"/>
        <w:b/>
        <w:color w:val="000000" w:themeColor="text1"/>
      </w:rPr>
    </w:lvl>
    <w:lvl w:ilvl="3">
      <w:start w:val="1"/>
      <w:numFmt w:val="decimal"/>
      <w:lvlText w:val="%1.%2.%3.%4"/>
      <w:lvlJc w:val="left"/>
      <w:pPr>
        <w:ind w:left="1260" w:hanging="720"/>
      </w:pPr>
      <w:rPr>
        <w:rFonts w:eastAsiaTheme="majorEastAsia" w:hint="default"/>
        <w:b/>
        <w:color w:val="000000" w:themeColor="text1"/>
      </w:rPr>
    </w:lvl>
    <w:lvl w:ilvl="4">
      <w:start w:val="1"/>
      <w:numFmt w:val="decimal"/>
      <w:lvlText w:val="%1.%2.%3.%4.%5"/>
      <w:lvlJc w:val="left"/>
      <w:pPr>
        <w:ind w:left="1800" w:hanging="1080"/>
      </w:pPr>
      <w:rPr>
        <w:rFonts w:eastAsiaTheme="majorEastAsia" w:hint="default"/>
        <w:b/>
        <w:color w:val="000000" w:themeColor="text1"/>
      </w:rPr>
    </w:lvl>
    <w:lvl w:ilvl="5">
      <w:start w:val="1"/>
      <w:numFmt w:val="decimal"/>
      <w:lvlText w:val="%1.%2.%3.%4.%5.%6"/>
      <w:lvlJc w:val="left"/>
      <w:pPr>
        <w:ind w:left="2340" w:hanging="1440"/>
      </w:pPr>
      <w:rPr>
        <w:rFonts w:eastAsiaTheme="majorEastAsia" w:hint="default"/>
        <w:b/>
        <w:color w:val="000000" w:themeColor="text1"/>
      </w:rPr>
    </w:lvl>
    <w:lvl w:ilvl="6">
      <w:start w:val="1"/>
      <w:numFmt w:val="decimal"/>
      <w:lvlText w:val="%1.%2.%3.%4.%5.%6.%7"/>
      <w:lvlJc w:val="left"/>
      <w:pPr>
        <w:ind w:left="2520" w:hanging="1440"/>
      </w:pPr>
      <w:rPr>
        <w:rFonts w:eastAsiaTheme="majorEastAsia" w:hint="default"/>
        <w:b/>
        <w:color w:val="000000" w:themeColor="text1"/>
      </w:rPr>
    </w:lvl>
    <w:lvl w:ilvl="7">
      <w:start w:val="1"/>
      <w:numFmt w:val="decimal"/>
      <w:lvlText w:val="%1.%2.%3.%4.%5.%6.%7.%8"/>
      <w:lvlJc w:val="left"/>
      <w:pPr>
        <w:ind w:left="3060" w:hanging="1800"/>
      </w:pPr>
      <w:rPr>
        <w:rFonts w:eastAsiaTheme="majorEastAsia" w:hint="default"/>
        <w:b/>
        <w:color w:val="000000" w:themeColor="text1"/>
      </w:rPr>
    </w:lvl>
    <w:lvl w:ilvl="8">
      <w:start w:val="1"/>
      <w:numFmt w:val="decimal"/>
      <w:lvlText w:val="%1.%2.%3.%4.%5.%6.%7.%8.%9"/>
      <w:lvlJc w:val="left"/>
      <w:pPr>
        <w:ind w:left="3240" w:hanging="1800"/>
      </w:pPr>
      <w:rPr>
        <w:rFonts w:eastAsiaTheme="majorEastAsia" w:hint="default"/>
        <w:b/>
        <w:color w:val="000000" w:themeColor="text1"/>
      </w:rPr>
    </w:lvl>
  </w:abstractNum>
  <w:abstractNum w:abstractNumId="9">
    <w:nsid w:val="39AE0E1F"/>
    <w:multiLevelType w:val="hybridMultilevel"/>
    <w:tmpl w:val="B9BAB1B6"/>
    <w:lvl w:ilvl="0" w:tplc="FFFFFFFF">
      <w:start w:val="1"/>
      <w:numFmt w:val="lowerRoman"/>
      <w:lvlText w:val="%1."/>
      <w:lvlJc w:val="right"/>
      <w:pPr>
        <w:ind w:left="786" w:hanging="360"/>
      </w:p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10">
    <w:nsid w:val="40942C83"/>
    <w:multiLevelType w:val="multilevel"/>
    <w:tmpl w:val="6D362D24"/>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6697D3F"/>
    <w:multiLevelType w:val="hybridMultilevel"/>
    <w:tmpl w:val="7F2642FA"/>
    <w:lvl w:ilvl="0" w:tplc="0809001B">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BC63177"/>
    <w:multiLevelType w:val="multilevel"/>
    <w:tmpl w:val="390E257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E816B99"/>
    <w:multiLevelType w:val="multilevel"/>
    <w:tmpl w:val="7114A452"/>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9C80804"/>
    <w:multiLevelType w:val="hybridMultilevel"/>
    <w:tmpl w:val="2D0EC2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B70290F"/>
    <w:multiLevelType w:val="multilevel"/>
    <w:tmpl w:val="7B607700"/>
    <w:lvl w:ilvl="0">
      <w:start w:val="1"/>
      <w:numFmt w:val="lowerRoman"/>
      <w:lvlText w:val="%1."/>
      <w:lvlJc w:val="righ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D4613C3"/>
    <w:multiLevelType w:val="hybridMultilevel"/>
    <w:tmpl w:val="158A9AA2"/>
    <w:lvl w:ilvl="0" w:tplc="0809001B">
      <w:start w:val="1"/>
      <w:numFmt w:val="lowerRoman"/>
      <w:lvlText w:val="%1."/>
      <w:lvlJc w:val="righ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80B4A0A"/>
    <w:multiLevelType w:val="hybridMultilevel"/>
    <w:tmpl w:val="B9BAB1B6"/>
    <w:lvl w:ilvl="0" w:tplc="FFFFFFFF">
      <w:start w:val="1"/>
      <w:numFmt w:val="lowerRoman"/>
      <w:lvlText w:val="%1."/>
      <w:lvlJc w:val="right"/>
      <w:pPr>
        <w:ind w:left="786" w:hanging="360"/>
      </w:pPr>
    </w:lvl>
    <w:lvl w:ilvl="1" w:tplc="FFFFFFFF">
      <w:start w:val="1"/>
      <w:numFmt w:val="lowerLetter"/>
      <w:lvlText w:val="%2."/>
      <w:lvlJc w:val="left"/>
      <w:pPr>
        <w:ind w:left="1506" w:hanging="360"/>
      </w:pPr>
    </w:lvl>
    <w:lvl w:ilvl="2" w:tplc="FFFFFFFF">
      <w:start w:val="1"/>
      <w:numFmt w:val="lowerRoman"/>
      <w:lvlText w:val="%3."/>
      <w:lvlJc w:val="right"/>
      <w:pPr>
        <w:ind w:left="2226" w:hanging="180"/>
      </w:pPr>
    </w:lvl>
    <w:lvl w:ilvl="3" w:tplc="FFFFFFFF">
      <w:start w:val="1"/>
      <w:numFmt w:val="decimal"/>
      <w:lvlText w:val="%4."/>
      <w:lvlJc w:val="left"/>
      <w:pPr>
        <w:ind w:left="2946" w:hanging="360"/>
      </w:pPr>
    </w:lvl>
    <w:lvl w:ilvl="4" w:tplc="FFFFFFFF">
      <w:start w:val="1"/>
      <w:numFmt w:val="lowerLetter"/>
      <w:lvlText w:val="%5."/>
      <w:lvlJc w:val="left"/>
      <w:pPr>
        <w:ind w:left="3666" w:hanging="360"/>
      </w:pPr>
    </w:lvl>
    <w:lvl w:ilvl="5" w:tplc="FFFFFFFF">
      <w:start w:val="1"/>
      <w:numFmt w:val="lowerRoman"/>
      <w:lvlText w:val="%6."/>
      <w:lvlJc w:val="right"/>
      <w:pPr>
        <w:ind w:left="4386" w:hanging="180"/>
      </w:pPr>
    </w:lvl>
    <w:lvl w:ilvl="6" w:tplc="FFFFFFFF">
      <w:start w:val="1"/>
      <w:numFmt w:val="decimal"/>
      <w:lvlText w:val="%7."/>
      <w:lvlJc w:val="left"/>
      <w:pPr>
        <w:ind w:left="5106" w:hanging="360"/>
      </w:pPr>
    </w:lvl>
    <w:lvl w:ilvl="7" w:tplc="FFFFFFFF">
      <w:start w:val="1"/>
      <w:numFmt w:val="lowerLetter"/>
      <w:lvlText w:val="%8."/>
      <w:lvlJc w:val="left"/>
      <w:pPr>
        <w:ind w:left="5826" w:hanging="360"/>
      </w:pPr>
    </w:lvl>
    <w:lvl w:ilvl="8" w:tplc="FFFFFFFF">
      <w:start w:val="1"/>
      <w:numFmt w:val="lowerRoman"/>
      <w:lvlText w:val="%9."/>
      <w:lvlJc w:val="right"/>
      <w:pPr>
        <w:ind w:left="6546" w:hanging="180"/>
      </w:pPr>
    </w:lvl>
  </w:abstractNum>
  <w:abstractNum w:abstractNumId="18">
    <w:nsid w:val="71F22F8A"/>
    <w:multiLevelType w:val="multilevel"/>
    <w:tmpl w:val="9F66A82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335D857"/>
    <w:multiLevelType w:val="hybridMultilevel"/>
    <w:tmpl w:val="446A2164"/>
    <w:lvl w:ilvl="0" w:tplc="64C67BF8">
      <w:start w:val="1"/>
      <w:numFmt w:val="lowerRoman"/>
      <w:lvlText w:val="%1."/>
      <w:lvlJc w:val="right"/>
      <w:pPr>
        <w:ind w:left="720" w:hanging="360"/>
      </w:pPr>
    </w:lvl>
    <w:lvl w:ilvl="1" w:tplc="3AD0887E">
      <w:start w:val="1"/>
      <w:numFmt w:val="lowerLetter"/>
      <w:lvlText w:val="%2."/>
      <w:lvlJc w:val="left"/>
      <w:pPr>
        <w:ind w:left="1440" w:hanging="360"/>
      </w:pPr>
    </w:lvl>
    <w:lvl w:ilvl="2" w:tplc="E2A2016A">
      <w:start w:val="1"/>
      <w:numFmt w:val="lowerRoman"/>
      <w:lvlText w:val="%3."/>
      <w:lvlJc w:val="right"/>
      <w:pPr>
        <w:ind w:left="2160" w:hanging="180"/>
      </w:pPr>
    </w:lvl>
    <w:lvl w:ilvl="3" w:tplc="7862B086">
      <w:start w:val="1"/>
      <w:numFmt w:val="decimal"/>
      <w:lvlText w:val="%4."/>
      <w:lvlJc w:val="left"/>
      <w:pPr>
        <w:ind w:left="2880" w:hanging="360"/>
      </w:pPr>
    </w:lvl>
    <w:lvl w:ilvl="4" w:tplc="AD2E35C2">
      <w:start w:val="1"/>
      <w:numFmt w:val="lowerLetter"/>
      <w:lvlText w:val="%5."/>
      <w:lvlJc w:val="left"/>
      <w:pPr>
        <w:ind w:left="3600" w:hanging="360"/>
      </w:pPr>
    </w:lvl>
    <w:lvl w:ilvl="5" w:tplc="C37C2350">
      <w:start w:val="1"/>
      <w:numFmt w:val="lowerRoman"/>
      <w:lvlText w:val="%6."/>
      <w:lvlJc w:val="right"/>
      <w:pPr>
        <w:ind w:left="4320" w:hanging="180"/>
      </w:pPr>
    </w:lvl>
    <w:lvl w:ilvl="6" w:tplc="24147D7E">
      <w:start w:val="1"/>
      <w:numFmt w:val="decimal"/>
      <w:lvlText w:val="%7."/>
      <w:lvlJc w:val="left"/>
      <w:pPr>
        <w:ind w:left="5040" w:hanging="360"/>
      </w:pPr>
    </w:lvl>
    <w:lvl w:ilvl="7" w:tplc="A8263412">
      <w:start w:val="1"/>
      <w:numFmt w:val="lowerLetter"/>
      <w:lvlText w:val="%8."/>
      <w:lvlJc w:val="left"/>
      <w:pPr>
        <w:ind w:left="5760" w:hanging="360"/>
      </w:pPr>
    </w:lvl>
    <w:lvl w:ilvl="8" w:tplc="2304DBC0">
      <w:start w:val="1"/>
      <w:numFmt w:val="lowerRoman"/>
      <w:lvlText w:val="%9."/>
      <w:lvlJc w:val="right"/>
      <w:pPr>
        <w:ind w:left="6480" w:hanging="180"/>
      </w:pPr>
    </w:lvl>
  </w:abstractNum>
  <w:num w:numId="1">
    <w:abstractNumId w:val="12"/>
  </w:num>
  <w:num w:numId="2">
    <w:abstractNumId w:val="7"/>
  </w:num>
  <w:num w:numId="3">
    <w:abstractNumId w:val="18"/>
  </w:num>
  <w:num w:numId="4">
    <w:abstractNumId w:val="13"/>
  </w:num>
  <w:num w:numId="5">
    <w:abstractNumId w:val="11"/>
  </w:num>
  <w:num w:numId="6">
    <w:abstractNumId w:val="2"/>
  </w:num>
  <w:num w:numId="7">
    <w:abstractNumId w:val="16"/>
  </w:num>
  <w:num w:numId="8">
    <w:abstractNumId w:val="3"/>
  </w:num>
  <w:num w:numId="9">
    <w:abstractNumId w:val="14"/>
  </w:num>
  <w:num w:numId="10">
    <w:abstractNumId w:val="19"/>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num>
  <w:num w:numId="15">
    <w:abstractNumId w:val="8"/>
  </w:num>
  <w:num w:numId="16">
    <w:abstractNumId w:val="15"/>
  </w:num>
  <w:num w:numId="17">
    <w:abstractNumId w:val="1"/>
  </w:num>
  <w:num w:numId="18">
    <w:abstractNumId w:val="0"/>
  </w:num>
  <w:num w:numId="19">
    <w:abstractNumId w:val="10"/>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O2MDMyNjUxNDM3NjZW0lEKTi0uzszPAykwrAUACBkpaCwAAAA="/>
  </w:docVars>
  <w:rsids>
    <w:rsidRoot w:val="00D330E2"/>
    <w:rsid w:val="0003027D"/>
    <w:rsid w:val="00046466"/>
    <w:rsid w:val="0006502E"/>
    <w:rsid w:val="000864B4"/>
    <w:rsid w:val="00092224"/>
    <w:rsid w:val="00092A3A"/>
    <w:rsid w:val="000A2F84"/>
    <w:rsid w:val="000A7C7B"/>
    <w:rsid w:val="000B5AC7"/>
    <w:rsid w:val="000D3165"/>
    <w:rsid w:val="00111DF3"/>
    <w:rsid w:val="001140F2"/>
    <w:rsid w:val="00116E1E"/>
    <w:rsid w:val="00125D2E"/>
    <w:rsid w:val="00133F3E"/>
    <w:rsid w:val="00163DE3"/>
    <w:rsid w:val="00183AD7"/>
    <w:rsid w:val="001A149E"/>
    <w:rsid w:val="001C57DB"/>
    <w:rsid w:val="001D2B60"/>
    <w:rsid w:val="001F4014"/>
    <w:rsid w:val="001F440F"/>
    <w:rsid w:val="002045CA"/>
    <w:rsid w:val="002339BE"/>
    <w:rsid w:val="00237F37"/>
    <w:rsid w:val="002C1D08"/>
    <w:rsid w:val="00303B4A"/>
    <w:rsid w:val="00337475"/>
    <w:rsid w:val="00357382"/>
    <w:rsid w:val="003749E0"/>
    <w:rsid w:val="003B09AA"/>
    <w:rsid w:val="003D527B"/>
    <w:rsid w:val="00450B2B"/>
    <w:rsid w:val="00461C7E"/>
    <w:rsid w:val="0046788C"/>
    <w:rsid w:val="0047538C"/>
    <w:rsid w:val="00494C3A"/>
    <w:rsid w:val="004C07DC"/>
    <w:rsid w:val="004C5527"/>
    <w:rsid w:val="005251CD"/>
    <w:rsid w:val="005311B5"/>
    <w:rsid w:val="005351AF"/>
    <w:rsid w:val="00537706"/>
    <w:rsid w:val="005422C3"/>
    <w:rsid w:val="00552BC4"/>
    <w:rsid w:val="005826E3"/>
    <w:rsid w:val="005B042C"/>
    <w:rsid w:val="005B1E89"/>
    <w:rsid w:val="005C5910"/>
    <w:rsid w:val="005F4EDF"/>
    <w:rsid w:val="00630E7F"/>
    <w:rsid w:val="006427C9"/>
    <w:rsid w:val="00657AE4"/>
    <w:rsid w:val="006953F3"/>
    <w:rsid w:val="00695FD1"/>
    <w:rsid w:val="006A18A8"/>
    <w:rsid w:val="006B0C65"/>
    <w:rsid w:val="006E19AA"/>
    <w:rsid w:val="00704E20"/>
    <w:rsid w:val="00705116"/>
    <w:rsid w:val="0070603F"/>
    <w:rsid w:val="00720A0C"/>
    <w:rsid w:val="0072139A"/>
    <w:rsid w:val="00776BDD"/>
    <w:rsid w:val="007948E3"/>
    <w:rsid w:val="0079605D"/>
    <w:rsid w:val="007D7CBE"/>
    <w:rsid w:val="007F5476"/>
    <w:rsid w:val="00810D05"/>
    <w:rsid w:val="0083253D"/>
    <w:rsid w:val="00844A90"/>
    <w:rsid w:val="008578EA"/>
    <w:rsid w:val="00861C45"/>
    <w:rsid w:val="008742CB"/>
    <w:rsid w:val="008938CC"/>
    <w:rsid w:val="008B0286"/>
    <w:rsid w:val="008B5046"/>
    <w:rsid w:val="008D2AE2"/>
    <w:rsid w:val="008F6813"/>
    <w:rsid w:val="00904949"/>
    <w:rsid w:val="009058D7"/>
    <w:rsid w:val="00941594"/>
    <w:rsid w:val="00991E40"/>
    <w:rsid w:val="009A05EE"/>
    <w:rsid w:val="009D4E85"/>
    <w:rsid w:val="009E1460"/>
    <w:rsid w:val="009E2138"/>
    <w:rsid w:val="00A16AA5"/>
    <w:rsid w:val="00A25488"/>
    <w:rsid w:val="00A25B8D"/>
    <w:rsid w:val="00A31920"/>
    <w:rsid w:val="00A948F3"/>
    <w:rsid w:val="00AD5D0B"/>
    <w:rsid w:val="00AE1E8D"/>
    <w:rsid w:val="00B20A50"/>
    <w:rsid w:val="00B22431"/>
    <w:rsid w:val="00B24852"/>
    <w:rsid w:val="00B474E6"/>
    <w:rsid w:val="00B615E6"/>
    <w:rsid w:val="00B94CD9"/>
    <w:rsid w:val="00BA3E23"/>
    <w:rsid w:val="00BD17A0"/>
    <w:rsid w:val="00BE5C79"/>
    <w:rsid w:val="00BE6988"/>
    <w:rsid w:val="00C27AEC"/>
    <w:rsid w:val="00C62D12"/>
    <w:rsid w:val="00C93DD2"/>
    <w:rsid w:val="00CA2908"/>
    <w:rsid w:val="00CD1191"/>
    <w:rsid w:val="00CD61D0"/>
    <w:rsid w:val="00CF3788"/>
    <w:rsid w:val="00D136CC"/>
    <w:rsid w:val="00D330E2"/>
    <w:rsid w:val="00D339FE"/>
    <w:rsid w:val="00D50D56"/>
    <w:rsid w:val="00D579E8"/>
    <w:rsid w:val="00D70275"/>
    <w:rsid w:val="00D97D91"/>
    <w:rsid w:val="00DA1CED"/>
    <w:rsid w:val="00DB0B80"/>
    <w:rsid w:val="00DD479E"/>
    <w:rsid w:val="00E17A6B"/>
    <w:rsid w:val="00E204CC"/>
    <w:rsid w:val="00E362EC"/>
    <w:rsid w:val="00E84FD1"/>
    <w:rsid w:val="00E902C0"/>
    <w:rsid w:val="00E9426B"/>
    <w:rsid w:val="00EA4388"/>
    <w:rsid w:val="00EA5586"/>
    <w:rsid w:val="00EC2408"/>
    <w:rsid w:val="00EC460F"/>
    <w:rsid w:val="00EC5329"/>
    <w:rsid w:val="00EE1ECA"/>
    <w:rsid w:val="00EE25A4"/>
    <w:rsid w:val="00EF48B5"/>
    <w:rsid w:val="00F300A0"/>
    <w:rsid w:val="00F3033F"/>
    <w:rsid w:val="00F51C17"/>
    <w:rsid w:val="00F90478"/>
    <w:rsid w:val="00F927FB"/>
    <w:rsid w:val="00F95786"/>
    <w:rsid w:val="00FA3472"/>
    <w:rsid w:val="00FB103D"/>
    <w:rsid w:val="00FB744E"/>
    <w:rsid w:val="00FD0418"/>
    <w:rsid w:val="00FE2BA2"/>
    <w:rsid w:val="00FE38D0"/>
    <w:rsid w:val="00FF7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AEB2E"/>
  <w15:chartTrackingRefBased/>
  <w15:docId w15:val="{57A18798-A0C2-4AD2-A4E9-EE7A2738E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538C"/>
    <w:pPr>
      <w:spacing w:before="200" w:after="20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742CB"/>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116E1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6E1E"/>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57DB"/>
    <w:pPr>
      <w:spacing w:before="100" w:beforeAutospacing="1" w:after="100" w:afterAutospacing="1" w:line="240" w:lineRule="auto"/>
    </w:pPr>
    <w:rPr>
      <w:rFonts w:eastAsia="Times New Roman" w:cs="Times New Roman"/>
      <w:szCs w:val="24"/>
      <w:lang w:eastAsia="en-GB"/>
    </w:rPr>
  </w:style>
  <w:style w:type="paragraph" w:styleId="ListParagraph">
    <w:name w:val="List Paragraph"/>
    <w:basedOn w:val="Normal"/>
    <w:uiPriority w:val="34"/>
    <w:qFormat/>
    <w:rsid w:val="007948E3"/>
    <w:pPr>
      <w:ind w:left="720"/>
      <w:contextualSpacing/>
    </w:pPr>
  </w:style>
  <w:style w:type="paragraph" w:styleId="Bibliography">
    <w:name w:val="Bibliography"/>
    <w:basedOn w:val="Normal"/>
    <w:next w:val="Normal"/>
    <w:uiPriority w:val="37"/>
    <w:unhideWhenUsed/>
    <w:rsid w:val="00B20A50"/>
    <w:pPr>
      <w:spacing w:after="240" w:line="240" w:lineRule="auto"/>
    </w:pPr>
  </w:style>
  <w:style w:type="paragraph" w:styleId="Header">
    <w:name w:val="header"/>
    <w:basedOn w:val="Normal"/>
    <w:link w:val="HeaderChar"/>
    <w:uiPriority w:val="99"/>
    <w:unhideWhenUsed/>
    <w:rsid w:val="00695F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FD1"/>
  </w:style>
  <w:style w:type="paragraph" w:styleId="Footer">
    <w:name w:val="footer"/>
    <w:basedOn w:val="Normal"/>
    <w:link w:val="FooterChar"/>
    <w:uiPriority w:val="99"/>
    <w:unhideWhenUsed/>
    <w:rsid w:val="00695F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FD1"/>
  </w:style>
  <w:style w:type="character" w:styleId="Strong">
    <w:name w:val="Strong"/>
    <w:basedOn w:val="DefaultParagraphFont"/>
    <w:uiPriority w:val="22"/>
    <w:qFormat/>
    <w:rsid w:val="00695FD1"/>
    <w:rPr>
      <w:b/>
      <w:bCs/>
    </w:rPr>
  </w:style>
  <w:style w:type="character" w:styleId="Emphasis">
    <w:name w:val="Emphasis"/>
    <w:basedOn w:val="DefaultParagraphFont"/>
    <w:uiPriority w:val="20"/>
    <w:qFormat/>
    <w:rsid w:val="00695FD1"/>
    <w:rPr>
      <w:i/>
      <w:iCs/>
    </w:rPr>
  </w:style>
  <w:style w:type="character" w:customStyle="1" w:styleId="Heading1Char">
    <w:name w:val="Heading 1 Char"/>
    <w:basedOn w:val="DefaultParagraphFont"/>
    <w:link w:val="Heading1"/>
    <w:uiPriority w:val="9"/>
    <w:rsid w:val="008742CB"/>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116E1E"/>
    <w:pPr>
      <w:outlineLvl w:val="9"/>
    </w:pPr>
  </w:style>
  <w:style w:type="paragraph" w:styleId="TOC1">
    <w:name w:val="toc 1"/>
    <w:basedOn w:val="Normal"/>
    <w:next w:val="Normal"/>
    <w:autoRedefine/>
    <w:uiPriority w:val="39"/>
    <w:unhideWhenUsed/>
    <w:rsid w:val="00116E1E"/>
    <w:pPr>
      <w:spacing w:after="100"/>
    </w:pPr>
  </w:style>
  <w:style w:type="character" w:styleId="Hyperlink">
    <w:name w:val="Hyperlink"/>
    <w:basedOn w:val="DefaultParagraphFont"/>
    <w:uiPriority w:val="99"/>
    <w:unhideWhenUsed/>
    <w:rsid w:val="00116E1E"/>
    <w:rPr>
      <w:color w:val="0563C1" w:themeColor="hyperlink"/>
      <w:u w:val="single"/>
    </w:rPr>
  </w:style>
  <w:style w:type="paragraph" w:styleId="TOC2">
    <w:name w:val="toc 2"/>
    <w:basedOn w:val="Normal"/>
    <w:next w:val="Normal"/>
    <w:autoRedefine/>
    <w:uiPriority w:val="39"/>
    <w:unhideWhenUsed/>
    <w:rsid w:val="00116E1E"/>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116E1E"/>
    <w:pPr>
      <w:spacing w:after="100"/>
      <w:ind w:left="440"/>
    </w:pPr>
    <w:rPr>
      <w:rFonts w:eastAsiaTheme="minorEastAsia" w:cs="Times New Roman"/>
      <w:lang w:val="en-US"/>
    </w:rPr>
  </w:style>
  <w:style w:type="paragraph" w:styleId="Title">
    <w:name w:val="Title"/>
    <w:basedOn w:val="Normal"/>
    <w:next w:val="Normal"/>
    <w:link w:val="TitleChar"/>
    <w:uiPriority w:val="10"/>
    <w:qFormat/>
    <w:rsid w:val="00116E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6E1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16E1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16E1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136579">
      <w:bodyDiv w:val="1"/>
      <w:marLeft w:val="0"/>
      <w:marRight w:val="0"/>
      <w:marTop w:val="0"/>
      <w:marBottom w:val="0"/>
      <w:divBdr>
        <w:top w:val="none" w:sz="0" w:space="0" w:color="auto"/>
        <w:left w:val="none" w:sz="0" w:space="0" w:color="auto"/>
        <w:bottom w:val="none" w:sz="0" w:space="0" w:color="auto"/>
        <w:right w:val="none" w:sz="0" w:space="0" w:color="auto"/>
      </w:divBdr>
    </w:div>
    <w:div w:id="166864802">
      <w:bodyDiv w:val="1"/>
      <w:marLeft w:val="0"/>
      <w:marRight w:val="0"/>
      <w:marTop w:val="0"/>
      <w:marBottom w:val="0"/>
      <w:divBdr>
        <w:top w:val="none" w:sz="0" w:space="0" w:color="auto"/>
        <w:left w:val="none" w:sz="0" w:space="0" w:color="auto"/>
        <w:bottom w:val="none" w:sz="0" w:space="0" w:color="auto"/>
        <w:right w:val="none" w:sz="0" w:space="0" w:color="auto"/>
      </w:divBdr>
    </w:div>
    <w:div w:id="322051025">
      <w:bodyDiv w:val="1"/>
      <w:marLeft w:val="0"/>
      <w:marRight w:val="0"/>
      <w:marTop w:val="0"/>
      <w:marBottom w:val="0"/>
      <w:divBdr>
        <w:top w:val="none" w:sz="0" w:space="0" w:color="auto"/>
        <w:left w:val="none" w:sz="0" w:space="0" w:color="auto"/>
        <w:bottom w:val="none" w:sz="0" w:space="0" w:color="auto"/>
        <w:right w:val="none" w:sz="0" w:space="0" w:color="auto"/>
      </w:divBdr>
    </w:div>
    <w:div w:id="435758646">
      <w:bodyDiv w:val="1"/>
      <w:marLeft w:val="0"/>
      <w:marRight w:val="0"/>
      <w:marTop w:val="0"/>
      <w:marBottom w:val="0"/>
      <w:divBdr>
        <w:top w:val="none" w:sz="0" w:space="0" w:color="auto"/>
        <w:left w:val="none" w:sz="0" w:space="0" w:color="auto"/>
        <w:bottom w:val="none" w:sz="0" w:space="0" w:color="auto"/>
        <w:right w:val="none" w:sz="0" w:space="0" w:color="auto"/>
      </w:divBdr>
    </w:div>
    <w:div w:id="455374632">
      <w:bodyDiv w:val="1"/>
      <w:marLeft w:val="0"/>
      <w:marRight w:val="0"/>
      <w:marTop w:val="0"/>
      <w:marBottom w:val="0"/>
      <w:divBdr>
        <w:top w:val="none" w:sz="0" w:space="0" w:color="auto"/>
        <w:left w:val="none" w:sz="0" w:space="0" w:color="auto"/>
        <w:bottom w:val="none" w:sz="0" w:space="0" w:color="auto"/>
        <w:right w:val="none" w:sz="0" w:space="0" w:color="auto"/>
      </w:divBdr>
    </w:div>
    <w:div w:id="816144154">
      <w:bodyDiv w:val="1"/>
      <w:marLeft w:val="0"/>
      <w:marRight w:val="0"/>
      <w:marTop w:val="0"/>
      <w:marBottom w:val="0"/>
      <w:divBdr>
        <w:top w:val="none" w:sz="0" w:space="0" w:color="auto"/>
        <w:left w:val="none" w:sz="0" w:space="0" w:color="auto"/>
        <w:bottom w:val="none" w:sz="0" w:space="0" w:color="auto"/>
        <w:right w:val="none" w:sz="0" w:space="0" w:color="auto"/>
      </w:divBdr>
    </w:div>
    <w:div w:id="892041256">
      <w:bodyDiv w:val="1"/>
      <w:marLeft w:val="0"/>
      <w:marRight w:val="0"/>
      <w:marTop w:val="0"/>
      <w:marBottom w:val="0"/>
      <w:divBdr>
        <w:top w:val="none" w:sz="0" w:space="0" w:color="auto"/>
        <w:left w:val="none" w:sz="0" w:space="0" w:color="auto"/>
        <w:bottom w:val="none" w:sz="0" w:space="0" w:color="auto"/>
        <w:right w:val="none" w:sz="0" w:space="0" w:color="auto"/>
      </w:divBdr>
    </w:div>
    <w:div w:id="950863718">
      <w:bodyDiv w:val="1"/>
      <w:marLeft w:val="0"/>
      <w:marRight w:val="0"/>
      <w:marTop w:val="0"/>
      <w:marBottom w:val="0"/>
      <w:divBdr>
        <w:top w:val="none" w:sz="0" w:space="0" w:color="auto"/>
        <w:left w:val="none" w:sz="0" w:space="0" w:color="auto"/>
        <w:bottom w:val="none" w:sz="0" w:space="0" w:color="auto"/>
        <w:right w:val="none" w:sz="0" w:space="0" w:color="auto"/>
      </w:divBdr>
    </w:div>
    <w:div w:id="1089740786">
      <w:bodyDiv w:val="1"/>
      <w:marLeft w:val="0"/>
      <w:marRight w:val="0"/>
      <w:marTop w:val="0"/>
      <w:marBottom w:val="0"/>
      <w:divBdr>
        <w:top w:val="none" w:sz="0" w:space="0" w:color="auto"/>
        <w:left w:val="none" w:sz="0" w:space="0" w:color="auto"/>
        <w:bottom w:val="none" w:sz="0" w:space="0" w:color="auto"/>
        <w:right w:val="none" w:sz="0" w:space="0" w:color="auto"/>
      </w:divBdr>
    </w:div>
    <w:div w:id="1126042919">
      <w:bodyDiv w:val="1"/>
      <w:marLeft w:val="0"/>
      <w:marRight w:val="0"/>
      <w:marTop w:val="0"/>
      <w:marBottom w:val="0"/>
      <w:divBdr>
        <w:top w:val="none" w:sz="0" w:space="0" w:color="auto"/>
        <w:left w:val="none" w:sz="0" w:space="0" w:color="auto"/>
        <w:bottom w:val="none" w:sz="0" w:space="0" w:color="auto"/>
        <w:right w:val="none" w:sz="0" w:space="0" w:color="auto"/>
      </w:divBdr>
    </w:div>
    <w:div w:id="1327633655">
      <w:bodyDiv w:val="1"/>
      <w:marLeft w:val="0"/>
      <w:marRight w:val="0"/>
      <w:marTop w:val="0"/>
      <w:marBottom w:val="0"/>
      <w:divBdr>
        <w:top w:val="none" w:sz="0" w:space="0" w:color="auto"/>
        <w:left w:val="none" w:sz="0" w:space="0" w:color="auto"/>
        <w:bottom w:val="none" w:sz="0" w:space="0" w:color="auto"/>
        <w:right w:val="none" w:sz="0" w:space="0" w:color="auto"/>
      </w:divBdr>
    </w:div>
    <w:div w:id="1433085577">
      <w:bodyDiv w:val="1"/>
      <w:marLeft w:val="0"/>
      <w:marRight w:val="0"/>
      <w:marTop w:val="0"/>
      <w:marBottom w:val="0"/>
      <w:divBdr>
        <w:top w:val="none" w:sz="0" w:space="0" w:color="auto"/>
        <w:left w:val="none" w:sz="0" w:space="0" w:color="auto"/>
        <w:bottom w:val="none" w:sz="0" w:space="0" w:color="auto"/>
        <w:right w:val="none" w:sz="0" w:space="0" w:color="auto"/>
      </w:divBdr>
    </w:div>
    <w:div w:id="1696879778">
      <w:bodyDiv w:val="1"/>
      <w:marLeft w:val="0"/>
      <w:marRight w:val="0"/>
      <w:marTop w:val="0"/>
      <w:marBottom w:val="0"/>
      <w:divBdr>
        <w:top w:val="none" w:sz="0" w:space="0" w:color="auto"/>
        <w:left w:val="none" w:sz="0" w:space="0" w:color="auto"/>
        <w:bottom w:val="none" w:sz="0" w:space="0" w:color="auto"/>
        <w:right w:val="none" w:sz="0" w:space="0" w:color="auto"/>
      </w:divBdr>
    </w:div>
    <w:div w:id="1699089778">
      <w:bodyDiv w:val="1"/>
      <w:marLeft w:val="0"/>
      <w:marRight w:val="0"/>
      <w:marTop w:val="0"/>
      <w:marBottom w:val="0"/>
      <w:divBdr>
        <w:top w:val="none" w:sz="0" w:space="0" w:color="auto"/>
        <w:left w:val="none" w:sz="0" w:space="0" w:color="auto"/>
        <w:bottom w:val="none" w:sz="0" w:space="0" w:color="auto"/>
        <w:right w:val="none" w:sz="0" w:space="0" w:color="auto"/>
      </w:divBdr>
    </w:div>
    <w:div w:id="1799101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71FD9-2BC5-458D-9BFE-8AF35B08D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9</TotalTime>
  <Pages>26</Pages>
  <Words>12502</Words>
  <Characters>71264</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2</cp:revision>
  <dcterms:created xsi:type="dcterms:W3CDTF">2023-01-14T12:34:00Z</dcterms:created>
  <dcterms:modified xsi:type="dcterms:W3CDTF">2023-05-1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33a16f-7e06-4d23-8759-9598bd76b499</vt:lpwstr>
  </property>
  <property fmtid="{D5CDD505-2E9C-101B-9397-08002B2CF9AE}" pid="3" name="ZOTERO_PREF_1">
    <vt:lpwstr>&lt;data data-version="3" zotero-version="6.0.22"&gt;&lt;session id="HN0WA8Jl"/&gt;&lt;style id="http://www.zotero.org/styles/harvard-cite-them-right" hasBibliography="1" bibliographyStyleHasBeenSet="1"/&gt;&lt;prefs&gt;&lt;pref name="fieldType" value="Field"/&gt;&lt;/prefs&gt;&lt;/data&gt;</vt:lpwstr>
  </property>
</Properties>
</file>